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EF09CD" w14:textId="4448111B" w:rsidR="003C11A8" w:rsidRPr="003C11A8" w:rsidRDefault="003C11A8" w:rsidP="003C11A8">
      <w:pPr>
        <w:pStyle w:val="Heading3"/>
        <w:jc w:val="center"/>
        <w:rPr>
          <w:rStyle w:val="SubtleEmphasis"/>
          <w:b/>
          <w:bCs/>
        </w:rPr>
      </w:pPr>
      <w:bookmarkStart w:id="0" w:name="_Toc112136414"/>
      <w:bookmarkStart w:id="1" w:name="_Toc112136591"/>
      <w:bookmarkStart w:id="2" w:name="_Toc114574492"/>
      <w:bookmarkStart w:id="3" w:name="_Toc115170576"/>
      <w:bookmarkStart w:id="4" w:name="_Toc120775291"/>
      <w:bookmarkStart w:id="5" w:name="_Toc125614981"/>
      <w:bookmarkStart w:id="6" w:name="_Toc135666216"/>
      <w:r w:rsidRPr="003C11A8">
        <w:rPr>
          <w:rStyle w:val="SubtleEmphasis"/>
          <w:b/>
          <w:bCs/>
        </w:rPr>
        <w:t>Appendix C: County-level organization worksheet</w:t>
      </w:r>
    </w:p>
    <w:p w14:paraId="6FABAA63" w14:textId="4D9A34F9" w:rsidR="00E43833" w:rsidRPr="00972C71" w:rsidRDefault="00E43833" w:rsidP="00E43833">
      <w:pPr>
        <w:pStyle w:val="Heading3"/>
        <w:rPr>
          <w:rStyle w:val="SubtleEmphasis"/>
        </w:rPr>
      </w:pPr>
      <w:r w:rsidRPr="00972C71">
        <w:rPr>
          <w:rStyle w:val="SubtleEmphasis"/>
        </w:rPr>
        <w:t>Community mental health program (CMHP)</w:t>
      </w:r>
      <w:bookmarkEnd w:id="0"/>
      <w:bookmarkEnd w:id="1"/>
      <w:bookmarkEnd w:id="2"/>
      <w:bookmarkEnd w:id="3"/>
      <w:bookmarkEnd w:id="4"/>
      <w:bookmarkEnd w:id="5"/>
      <w:bookmarkEnd w:id="6"/>
    </w:p>
    <w:p w14:paraId="27B49B51" w14:textId="33DD2AAC" w:rsidR="00E43833" w:rsidRDefault="00E43833" w:rsidP="00E43833">
      <w:r>
        <w:t>Description</w:t>
      </w:r>
      <w:r w:rsidRPr="006718B5">
        <w:rPr>
          <w:szCs w:val="24"/>
        </w:rPr>
        <w:t xml:space="preserve">: </w:t>
      </w:r>
      <w:hyperlink r:id="rId5" w:history="1">
        <w:r w:rsidRPr="002C4571">
          <w:rPr>
            <w:rStyle w:val="Hyperlink"/>
          </w:rPr>
          <w:t xml:space="preserve">An entity focused on </w:t>
        </w:r>
        <w:r w:rsidRPr="002C4571">
          <w:rPr>
            <w:rStyle w:val="Hyperlink"/>
          </w:rPr>
          <w:t>m</w:t>
        </w:r>
        <w:r w:rsidRPr="002C4571">
          <w:rPr>
            <w:rStyle w:val="Hyperlink"/>
          </w:rPr>
          <w:t>ental health</w:t>
        </w:r>
      </w:hyperlink>
      <w:r w:rsidRPr="006718B5">
        <w:rPr>
          <w:rStyle w:val="SubtleEmphasis"/>
          <w:color w:val="auto"/>
        </w:rPr>
        <w:t xml:space="preserve"> that has a contract with the Health Systems Division of the </w:t>
      </w:r>
      <w:r w:rsidRPr="00E43833">
        <w:t>Oregon Health Au</w:t>
      </w:r>
      <w:r w:rsidRPr="00E43833">
        <w:t>t</w:t>
      </w:r>
      <w:r w:rsidRPr="00E43833">
        <w:t>ho</w:t>
      </w:r>
      <w:r w:rsidRPr="00E43833">
        <w:t>r</w:t>
      </w:r>
      <w:r w:rsidRPr="00E43833">
        <w:t>ity</w:t>
      </w:r>
      <w:r w:rsidRPr="006718B5">
        <w:rPr>
          <w:rStyle w:val="SubtleEmphasis"/>
          <w:color w:val="auto"/>
        </w:rPr>
        <w:t xml:space="preserve"> or the </w:t>
      </w:r>
      <w:r w:rsidRPr="00E43833">
        <w:t>local mental health authority (LMHA)</w:t>
      </w:r>
      <w:r>
        <w:rPr>
          <w:rStyle w:val="SubtleEmphasis"/>
          <w:color w:val="auto"/>
        </w:rPr>
        <w:t>.</w:t>
      </w:r>
      <w:r w:rsidRPr="006718B5">
        <w:rPr>
          <w:rStyle w:val="SubtleEmphasis"/>
          <w:color w:val="auto"/>
        </w:rPr>
        <w:t xml:space="preserve"> A list of CMHPs can be found</w:t>
      </w:r>
      <w:r>
        <w:rPr>
          <w:rStyle w:val="SubtleEmphasis"/>
          <w:color w:val="auto"/>
        </w:rPr>
        <w:t xml:space="preserve"> on the</w:t>
      </w:r>
      <w:r w:rsidRPr="006718B5">
        <w:rPr>
          <w:rStyle w:val="SubtleEmphasis"/>
          <w:color w:val="auto"/>
        </w:rPr>
        <w:t xml:space="preserve"> </w:t>
      </w:r>
      <w:hyperlink r:id="rId6" w:history="1">
        <w:r w:rsidRPr="007F01C7">
          <w:rPr>
            <w:rStyle w:val="Hyperlink"/>
            <w:i/>
            <w:iCs/>
          </w:rPr>
          <w:t>O</w:t>
        </w:r>
        <w:r w:rsidRPr="007F01C7">
          <w:rPr>
            <w:rStyle w:val="Hyperlink"/>
            <w:i/>
            <w:iCs/>
          </w:rPr>
          <w:t>H</w:t>
        </w:r>
        <w:r w:rsidRPr="007F01C7">
          <w:rPr>
            <w:rStyle w:val="Hyperlink"/>
            <w:i/>
            <w:iCs/>
          </w:rPr>
          <w:t>A Website</w:t>
        </w:r>
      </w:hyperlink>
      <w:r w:rsidRPr="006718B5">
        <w:rPr>
          <w:rStyle w:val="SubtleEmphasis"/>
          <w:color w:val="auto"/>
        </w:rPr>
        <w:t>.</w:t>
      </w:r>
    </w:p>
    <w:sdt>
      <w:sdtPr>
        <w:id w:val="-1342317130"/>
        <w:placeholder>
          <w:docPart w:val="C815B5743E03AA43BF6E8A54FEB5DC29"/>
        </w:placeholder>
        <w:showingPlcHdr/>
      </w:sdtPr>
      <w:sdtContent>
        <w:p w14:paraId="56B735EF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231625966"/>
        <w:placeholder>
          <w:docPart w:val="94C5938769532641BE60D2361F9495C7"/>
        </w:placeholder>
        <w:showingPlcHdr/>
        <w:text/>
      </w:sdtPr>
      <w:sdtContent>
        <w:p w14:paraId="4D9D04EA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1BD25ED9" w14:textId="77777777" w:rsidR="00E43833" w:rsidRPr="0092427D" w:rsidRDefault="00E43833" w:rsidP="00E43833">
      <w:pPr>
        <w:pStyle w:val="Heading3"/>
        <w:rPr>
          <w:rStyle w:val="SubtleEmphasis"/>
        </w:rPr>
      </w:pPr>
      <w:bookmarkStart w:id="7" w:name="_Toc112136415"/>
      <w:bookmarkStart w:id="8" w:name="_Toc112136592"/>
      <w:bookmarkStart w:id="9" w:name="_Toc114574493"/>
      <w:bookmarkStart w:id="10" w:name="_Toc115170577"/>
      <w:bookmarkStart w:id="11" w:name="_Toc120775292"/>
      <w:bookmarkStart w:id="12" w:name="_Toc125614982"/>
      <w:bookmarkStart w:id="13" w:name="_Toc135666217"/>
      <w:r w:rsidRPr="0092427D">
        <w:rPr>
          <w:rStyle w:val="SubtleEmphasis"/>
        </w:rPr>
        <w:t>Local mental health authority (LMHA)</w:t>
      </w:r>
      <w:bookmarkEnd w:id="7"/>
      <w:bookmarkEnd w:id="8"/>
      <w:bookmarkEnd w:id="9"/>
      <w:bookmarkEnd w:id="10"/>
      <w:bookmarkEnd w:id="11"/>
      <w:bookmarkEnd w:id="12"/>
      <w:bookmarkEnd w:id="13"/>
    </w:p>
    <w:p w14:paraId="708D7C80" w14:textId="4540250B" w:rsidR="00E43833" w:rsidRPr="00CB791D" w:rsidRDefault="00E43833" w:rsidP="00E43833">
      <w:pPr>
        <w:rPr>
          <w:iCs/>
          <w:szCs w:val="24"/>
        </w:rPr>
      </w:pPr>
      <w:r>
        <w:t>Description</w:t>
      </w:r>
      <w:r w:rsidRPr="00972C71">
        <w:rPr>
          <w:szCs w:val="24"/>
        </w:rPr>
        <w:t xml:space="preserve">: </w:t>
      </w:r>
      <w:r>
        <w:rPr>
          <w:rStyle w:val="SubtleEmphasis"/>
          <w:color w:val="auto"/>
          <w:szCs w:val="24"/>
        </w:rPr>
        <w:t>LMHA refers to t</w:t>
      </w:r>
      <w:r w:rsidRPr="009B2236">
        <w:rPr>
          <w:rStyle w:val="SubtleEmphasis"/>
          <w:color w:val="auto"/>
          <w:szCs w:val="24"/>
        </w:rPr>
        <w:t xml:space="preserve">he board of county commissioners </w:t>
      </w:r>
      <w:r>
        <w:rPr>
          <w:rStyle w:val="SubtleEmphasis"/>
          <w:color w:val="auto"/>
          <w:szCs w:val="24"/>
        </w:rPr>
        <w:t>in counties with</w:t>
      </w:r>
      <w:r w:rsidRPr="009B2236">
        <w:rPr>
          <w:rStyle w:val="SubtleEmphasis"/>
          <w:color w:val="auto"/>
          <w:szCs w:val="24"/>
        </w:rPr>
        <w:t xml:space="preserve"> a </w:t>
      </w:r>
      <w:r w:rsidRPr="004B61FF">
        <w:rPr>
          <w:szCs w:val="24"/>
        </w:rPr>
        <w:t>community mental health program (CMHP)</w:t>
      </w:r>
      <w:r w:rsidRPr="009B2236">
        <w:rPr>
          <w:rStyle w:val="SubtleEmphasis"/>
          <w:color w:val="auto"/>
          <w:szCs w:val="24"/>
        </w:rPr>
        <w:t xml:space="preserve"> or a tribal council</w:t>
      </w:r>
      <w:r>
        <w:rPr>
          <w:rStyle w:val="SubtleEmphasis"/>
          <w:color w:val="auto"/>
          <w:szCs w:val="24"/>
        </w:rPr>
        <w:t xml:space="preserve"> as outlined in Oregon law</w:t>
      </w:r>
      <w:r w:rsidRPr="009B2236">
        <w:rPr>
          <w:rStyle w:val="SubtleEmphasis"/>
          <w:color w:val="auto"/>
          <w:szCs w:val="24"/>
        </w:rPr>
        <w:t xml:space="preserve">. Sometimes the LMHA may include two or more boards of county commissioners. </w:t>
      </w:r>
      <w:r w:rsidRPr="009B2236">
        <w:rPr>
          <w:rFonts w:cs="Arial"/>
          <w:szCs w:val="24"/>
          <w:shd w:val="clear" w:color="auto" w:fill="FFFFFF"/>
        </w:rPr>
        <w:t xml:space="preserve">LMHAs </w:t>
      </w:r>
      <w:r>
        <w:rPr>
          <w:rFonts w:cs="Arial"/>
          <w:szCs w:val="24"/>
          <w:shd w:val="clear" w:color="auto" w:fill="FFFFFF"/>
        </w:rPr>
        <w:t>a</w:t>
      </w:r>
      <w:r>
        <w:rPr>
          <w:rFonts w:cs="Arial"/>
          <w:shd w:val="clear" w:color="auto" w:fill="FFFFFF"/>
        </w:rPr>
        <w:t xml:space="preserve">re </w:t>
      </w:r>
      <w:r w:rsidRPr="009B2236">
        <w:rPr>
          <w:rFonts w:cs="Arial"/>
          <w:szCs w:val="24"/>
          <w:shd w:val="clear" w:color="auto" w:fill="FFFFFF"/>
        </w:rPr>
        <w:t>responsible for both the initiation and coordination of postvention responses in the event of a youth suicide</w:t>
      </w:r>
      <w:r>
        <w:rPr>
          <w:rFonts w:cs="Arial"/>
          <w:szCs w:val="24"/>
          <w:shd w:val="clear" w:color="auto" w:fill="FFFFFF"/>
        </w:rPr>
        <w:t>.</w:t>
      </w:r>
      <w:r w:rsidRPr="009B2236" w:rsidDel="0069104E">
        <w:rPr>
          <w:rStyle w:val="SubtleEmphasis"/>
          <w:color w:val="auto"/>
          <w:szCs w:val="24"/>
        </w:rPr>
        <w:t xml:space="preserve"> </w:t>
      </w:r>
    </w:p>
    <w:sdt>
      <w:sdtPr>
        <w:id w:val="182261571"/>
        <w:placeholder>
          <w:docPart w:val="D250500E6FAA5340A2AF21692068785A"/>
        </w:placeholder>
        <w:showingPlcHdr/>
      </w:sdtPr>
      <w:sdtContent>
        <w:p w14:paraId="7EEE3A40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219816306"/>
        <w:placeholder>
          <w:docPart w:val="13B20B12EBB5244FAFB6315273559BA1"/>
        </w:placeholder>
        <w:showingPlcHdr/>
        <w:text/>
      </w:sdtPr>
      <w:sdtContent>
        <w:p w14:paraId="143D9DEB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1ADFECCE" w14:textId="77777777" w:rsidR="00E43833" w:rsidRPr="0092427D" w:rsidRDefault="00E43833" w:rsidP="00E43833">
      <w:pPr>
        <w:pStyle w:val="Heading3"/>
        <w:rPr>
          <w:rStyle w:val="SubtleEmphasis"/>
        </w:rPr>
      </w:pPr>
      <w:bookmarkStart w:id="14" w:name="_Toc112136416"/>
      <w:bookmarkStart w:id="15" w:name="_Toc112136593"/>
      <w:bookmarkStart w:id="16" w:name="_Toc114574494"/>
      <w:bookmarkStart w:id="17" w:name="_Toc115170578"/>
      <w:bookmarkStart w:id="18" w:name="_Toc120775293"/>
      <w:bookmarkStart w:id="19" w:name="_Toc125614983"/>
      <w:bookmarkStart w:id="20" w:name="_Toc135666218"/>
      <w:r w:rsidRPr="0092427D">
        <w:rPr>
          <w:rStyle w:val="SubtleEmphasis"/>
        </w:rPr>
        <w:t xml:space="preserve">Community </w:t>
      </w:r>
      <w:r>
        <w:rPr>
          <w:rStyle w:val="SubtleEmphasis"/>
        </w:rPr>
        <w:t>p</w:t>
      </w:r>
      <w:r w:rsidRPr="0092427D">
        <w:rPr>
          <w:rStyle w:val="SubtleEmphasis"/>
        </w:rPr>
        <w:t>artners</w:t>
      </w:r>
      <w:bookmarkEnd w:id="14"/>
      <w:bookmarkEnd w:id="15"/>
      <w:bookmarkEnd w:id="16"/>
      <w:bookmarkEnd w:id="17"/>
      <w:bookmarkEnd w:id="18"/>
      <w:bookmarkEnd w:id="19"/>
      <w:bookmarkEnd w:id="20"/>
    </w:p>
    <w:p w14:paraId="1B8C69AA" w14:textId="6CF60808" w:rsidR="00E43833" w:rsidRDefault="00E43833" w:rsidP="00E43833">
      <w:r>
        <w:t>Description</w:t>
      </w:r>
      <w:r w:rsidRPr="006718B5">
        <w:rPr>
          <w:szCs w:val="24"/>
        </w:rPr>
        <w:t xml:space="preserve">: These </w:t>
      </w:r>
      <w:r>
        <w:rPr>
          <w:szCs w:val="24"/>
        </w:rPr>
        <w:t xml:space="preserve">are </w:t>
      </w:r>
      <w:r w:rsidRPr="006718B5">
        <w:rPr>
          <w:szCs w:val="24"/>
        </w:rPr>
        <w:t xml:space="preserve">organizations or individuals </w:t>
      </w:r>
      <w:r>
        <w:rPr>
          <w:szCs w:val="24"/>
        </w:rPr>
        <w:t>who</w:t>
      </w:r>
      <w:r w:rsidRPr="006718B5">
        <w:rPr>
          <w:szCs w:val="24"/>
        </w:rPr>
        <w:t xml:space="preserve"> are involved with or support postvention efforts. </w:t>
      </w:r>
      <w:r>
        <w:rPr>
          <w:szCs w:val="24"/>
        </w:rPr>
        <w:t>Common e</w:t>
      </w:r>
      <w:r w:rsidRPr="006718B5">
        <w:rPr>
          <w:szCs w:val="24"/>
        </w:rPr>
        <w:t xml:space="preserve">xamples of community partners include local government, mental health organizations or services, hospitals, </w:t>
      </w:r>
      <w:r w:rsidRPr="004B61FF">
        <w:rPr>
          <w:szCs w:val="24"/>
        </w:rPr>
        <w:t>emergency medical se</w:t>
      </w:r>
      <w:r w:rsidRPr="004B61FF">
        <w:rPr>
          <w:szCs w:val="24"/>
        </w:rPr>
        <w:t>r</w:t>
      </w:r>
      <w:r w:rsidRPr="004B61FF">
        <w:rPr>
          <w:szCs w:val="24"/>
        </w:rPr>
        <w:t>vices</w:t>
      </w:r>
      <w:r w:rsidRPr="006718B5">
        <w:rPr>
          <w:szCs w:val="24"/>
        </w:rPr>
        <w:t>, schools, universities, law enforcement, funeral directors, faith-based organizations or leaders, and Extension.</w:t>
      </w:r>
      <w:r>
        <w:fldChar w:fldCharType="begin"/>
      </w:r>
      <w:r>
        <w:instrText xml:space="preserve"> ADDIN ZOTERO_ITEM CSL_CITATION {"citationID":"ybW0L8gh","properties":{"formattedCitation":"\\super 40,57\\nosupersub{}","plainCitation":"40,57","noteIndex":0},"citationItems":[{"id":870,"uris":["http://zotero.org/users/8682716/items/2EAEU4PD"],"itemData":{"id":870,"type":"report","event-place":"Waltham, MA","language":"en","note":"DOI: 10.4135/9781412957403.n287","number":"2nd ed.","publisher":"Education Development Center","publisher-place":"Waltham, MA","source":"DOI.org (Crossref)","title":"After a suicide: A toolkit for schools","URL":"https://sprc.org/sites/default/files/resource-program/AfteraSuicideToolkitforSchools.pdf","author":[{"literal":"Doreen S. Marshall"},{"literal":"Christine Moutier"},{"literal":"Laurie B. Rosenblum"},{"literal":"Christine Miara"},{"literal":"Marc Posner"}],"accessed":{"date-parts":[["2022",7,6]]},"issued":{"date-parts":[["2018"]]}}},{"id":906,"uris":["http://zotero.org/users/8682716/items/8YEBWKXC"],"itemData":{"id":906,"type":"article-journal","container-title":"Morbidity and Mortality Weekly Report: Supplement","issue":"S6","title":"CDC Recommendations for a Community Plan for the Prevention and Containment of Suicide Clusters","URL":"https://www.cdc.gov/mmwr/preview/mmwrhtml/00001755.htm","volume":"37","author":[{"literal":"Patrick W. O'Carroll"},{"literal":"James A. Mercy"},{"literal":"John A. Steward"}],"accessed":{"date-parts":[["2022",7,25]]},"issued":{"date-parts":[["1988"]]}}}],"schema":"https://github.com/citation-style-language/schema/raw/master/csl-citation.json"} </w:instrText>
      </w:r>
      <w:r>
        <w:fldChar w:fldCharType="separate"/>
      </w:r>
      <w:r w:rsidRPr="00B825DC" w:rsidDel="0069104E">
        <w:rPr>
          <w:rFonts w:cs="Times New Roman"/>
          <w:szCs w:val="24"/>
          <w:vertAlign w:val="superscript"/>
        </w:rPr>
        <w:t xml:space="preserve"> </w:t>
      </w:r>
      <w:r>
        <w:fldChar w:fldCharType="end"/>
      </w:r>
    </w:p>
    <w:p w14:paraId="74BE5587" w14:textId="77777777" w:rsidR="00E43833" w:rsidRPr="00CB791D" w:rsidRDefault="00E43833" w:rsidP="00E43833">
      <w:pPr>
        <w:rPr>
          <w:i/>
          <w:iCs/>
          <w:color w:val="4472C4" w:themeColor="accent1"/>
        </w:rPr>
      </w:pPr>
      <w:r w:rsidRPr="006718B5">
        <w:rPr>
          <w:rStyle w:val="IntenseEmphasis"/>
        </w:rPr>
        <w:t>Local government</w:t>
      </w:r>
      <w:r>
        <w:rPr>
          <w:rStyle w:val="IntenseEmphasis"/>
        </w:rPr>
        <w:t xml:space="preserve"> and public health agency</w:t>
      </w:r>
      <w:r w:rsidRPr="006718B5">
        <w:rPr>
          <w:rStyle w:val="IntenseEmphasis"/>
        </w:rPr>
        <w:t>:</w:t>
      </w:r>
    </w:p>
    <w:sdt>
      <w:sdtPr>
        <w:id w:val="410892377"/>
        <w:placeholder>
          <w:docPart w:val="2CAF3908984EC94199E58095C07ACEAD"/>
        </w:placeholder>
        <w:showingPlcHdr/>
      </w:sdtPr>
      <w:sdtContent>
        <w:p w14:paraId="44E413C7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739085322"/>
        <w:placeholder>
          <w:docPart w:val="7BDE9C0E7E85614A98DA0EC23F3B5E20"/>
        </w:placeholder>
        <w:showingPlcHdr/>
        <w:text/>
      </w:sdtPr>
      <w:sdtContent>
        <w:p w14:paraId="7CD79D2B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76B57FB1" w14:textId="77777777" w:rsidR="00E43833" w:rsidRPr="00CB791D" w:rsidRDefault="00E43833" w:rsidP="00E43833">
      <w:pPr>
        <w:rPr>
          <w:sz w:val="16"/>
          <w:szCs w:val="16"/>
        </w:rPr>
      </w:pPr>
    </w:p>
    <w:sdt>
      <w:sdtPr>
        <w:id w:val="882438294"/>
        <w:placeholder>
          <w:docPart w:val="7A3CA28F96E867488FCE3D6148B429A4"/>
        </w:placeholder>
        <w:showingPlcHdr/>
      </w:sdtPr>
      <w:sdtContent>
        <w:p w14:paraId="2BF099EB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318709197"/>
        <w:placeholder>
          <w:docPart w:val="44FCA0C55E347D469ECC9BE0D5C0526A"/>
        </w:placeholder>
        <w:showingPlcHdr/>
        <w:text/>
      </w:sdtPr>
      <w:sdtContent>
        <w:p w14:paraId="484DA682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65F9B6C5" w14:textId="77777777" w:rsidR="00E43833" w:rsidRPr="003F70E9" w:rsidRDefault="00E43833" w:rsidP="00E43833">
      <w:pPr>
        <w:rPr>
          <w:i/>
          <w:iCs/>
          <w:color w:val="4472C4" w:themeColor="accent1"/>
        </w:rPr>
      </w:pPr>
      <w:r w:rsidRPr="006718B5">
        <w:rPr>
          <w:rStyle w:val="IntenseEmphasis"/>
        </w:rPr>
        <w:t>Mental health organizations:</w:t>
      </w:r>
    </w:p>
    <w:sdt>
      <w:sdtPr>
        <w:id w:val="2127971943"/>
        <w:placeholder>
          <w:docPart w:val="EE6C8DF198249E4585FE7D4545D98BAA"/>
        </w:placeholder>
        <w:showingPlcHdr/>
      </w:sdtPr>
      <w:sdtContent>
        <w:p w14:paraId="37E592D6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537095855"/>
        <w:placeholder>
          <w:docPart w:val="7005A7A6EF038F48BBC6FC92F3A5E002"/>
        </w:placeholder>
        <w:showingPlcHdr/>
        <w:text/>
      </w:sdtPr>
      <w:sdtContent>
        <w:p w14:paraId="7D3EEB76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71DC1842" w14:textId="77777777" w:rsidR="00E43833" w:rsidRPr="00AC6924" w:rsidRDefault="00E43833" w:rsidP="00E43833">
      <w:pPr>
        <w:rPr>
          <w:sz w:val="16"/>
          <w:szCs w:val="16"/>
        </w:rPr>
      </w:pPr>
    </w:p>
    <w:sdt>
      <w:sdtPr>
        <w:id w:val="-801151482"/>
        <w:placeholder>
          <w:docPart w:val="E81A7CE0DF02D247903D5E76AE09ABC2"/>
        </w:placeholder>
        <w:showingPlcHdr/>
      </w:sdtPr>
      <w:sdtContent>
        <w:p w14:paraId="239B88B3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1471249594"/>
        <w:placeholder>
          <w:docPart w:val="AE7A823C9E24B64F80BBE3811C6EA54E"/>
        </w:placeholder>
        <w:showingPlcHdr/>
        <w:text/>
      </w:sdtPr>
      <w:sdtContent>
        <w:p w14:paraId="20D80416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1A21774B" w14:textId="77777777" w:rsidR="00E43833" w:rsidRPr="00AC6924" w:rsidRDefault="00E43833" w:rsidP="00E43833">
      <w:pPr>
        <w:rPr>
          <w:sz w:val="16"/>
          <w:szCs w:val="16"/>
        </w:rPr>
      </w:pPr>
    </w:p>
    <w:sdt>
      <w:sdtPr>
        <w:id w:val="-1754505656"/>
        <w:placeholder>
          <w:docPart w:val="426C1A8CE9A2AF48B28D4B2FEDB78B7D"/>
        </w:placeholder>
        <w:showingPlcHdr/>
      </w:sdtPr>
      <w:sdtContent>
        <w:p w14:paraId="10EA2DAC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1185328187"/>
        <w:placeholder>
          <w:docPart w:val="0B49F04EA15249419E344F42EB9725A4"/>
        </w:placeholder>
        <w:showingPlcHdr/>
        <w:text/>
      </w:sdtPr>
      <w:sdtContent>
        <w:p w14:paraId="02E6E685" w14:textId="77777777" w:rsidR="00E43833" w:rsidRPr="00AC6924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6F263748" w14:textId="77777777" w:rsidR="00E43833" w:rsidRPr="003F70E9" w:rsidRDefault="00E43833" w:rsidP="00E43833">
      <w:pPr>
        <w:rPr>
          <w:i/>
          <w:iCs/>
          <w:color w:val="4472C4" w:themeColor="accent1"/>
        </w:rPr>
      </w:pPr>
      <w:r>
        <w:rPr>
          <w:rStyle w:val="IntenseEmphasis"/>
        </w:rPr>
        <w:t>Grief support</w:t>
      </w:r>
      <w:r w:rsidRPr="006718B5">
        <w:rPr>
          <w:rStyle w:val="IntenseEmphasis"/>
        </w:rPr>
        <w:t xml:space="preserve"> organizations:</w:t>
      </w:r>
    </w:p>
    <w:sdt>
      <w:sdtPr>
        <w:id w:val="113574173"/>
        <w:placeholder>
          <w:docPart w:val="47A74CB3A97E7B41AD22157E481913C5"/>
        </w:placeholder>
        <w:showingPlcHdr/>
      </w:sdtPr>
      <w:sdtContent>
        <w:p w14:paraId="2823C37D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322055960"/>
        <w:placeholder>
          <w:docPart w:val="CA45570CFDF9AA4F87748F0F190F7BD7"/>
        </w:placeholder>
        <w:showingPlcHdr/>
        <w:text/>
      </w:sdtPr>
      <w:sdtContent>
        <w:p w14:paraId="7F0F6640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0CD2AF45" w14:textId="77777777" w:rsidR="00E43833" w:rsidRPr="00AC6924" w:rsidRDefault="00E43833" w:rsidP="00E43833">
      <w:pPr>
        <w:rPr>
          <w:sz w:val="16"/>
          <w:szCs w:val="16"/>
        </w:rPr>
      </w:pPr>
    </w:p>
    <w:sdt>
      <w:sdtPr>
        <w:id w:val="-908541788"/>
        <w:placeholder>
          <w:docPart w:val="66F6303AEC4E06418B1AC7C6D626C2BE"/>
        </w:placeholder>
        <w:showingPlcHdr/>
      </w:sdtPr>
      <w:sdtContent>
        <w:p w14:paraId="099AB3E0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053237106"/>
        <w:placeholder>
          <w:docPart w:val="922F6B5F91287842875D867FD536E45D"/>
        </w:placeholder>
        <w:showingPlcHdr/>
        <w:text/>
      </w:sdtPr>
      <w:sdtContent>
        <w:p w14:paraId="0EF348A2" w14:textId="77777777" w:rsidR="00E43833" w:rsidRPr="0032480E" w:rsidRDefault="00E43833" w:rsidP="00E43833">
          <w:pPr>
            <w:pStyle w:val="ListParagraph"/>
            <w:numPr>
              <w:ilvl w:val="1"/>
              <w:numId w:val="1"/>
            </w:numPr>
            <w:rPr>
              <w:rStyle w:val="IntenseEmphasis"/>
              <w:i w:val="0"/>
              <w:iCs w:val="0"/>
            </w:r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2636216E" w14:textId="77777777" w:rsidR="00E43833" w:rsidRPr="00AC6924" w:rsidRDefault="00E43833" w:rsidP="00E43833">
      <w:pPr>
        <w:rPr>
          <w:i/>
          <w:iCs/>
          <w:color w:val="4472C4" w:themeColor="accent1"/>
        </w:rPr>
      </w:pPr>
      <w:r w:rsidRPr="006718B5">
        <w:rPr>
          <w:rStyle w:val="IntenseEmphasis"/>
        </w:rPr>
        <w:t>Local hospital(s):</w:t>
      </w:r>
    </w:p>
    <w:sdt>
      <w:sdtPr>
        <w:id w:val="-136808844"/>
        <w:placeholder>
          <w:docPart w:val="28B48AB4B8124D47B31A63CB4524392E"/>
        </w:placeholder>
        <w:showingPlcHdr/>
      </w:sdtPr>
      <w:sdtContent>
        <w:p w14:paraId="05AD43BE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639179569"/>
        <w:placeholder>
          <w:docPart w:val="BDF03B1FA1118E4F9D6093852925F386"/>
        </w:placeholder>
        <w:showingPlcHdr/>
        <w:text/>
      </w:sdtPr>
      <w:sdtContent>
        <w:p w14:paraId="630C8E23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73B5C4CE" w14:textId="77777777" w:rsidR="00E43833" w:rsidRPr="00AC6924" w:rsidRDefault="00E43833" w:rsidP="00E43833">
      <w:pPr>
        <w:rPr>
          <w:sz w:val="16"/>
          <w:szCs w:val="16"/>
        </w:rPr>
      </w:pPr>
    </w:p>
    <w:sdt>
      <w:sdtPr>
        <w:id w:val="702684836"/>
        <w:placeholder>
          <w:docPart w:val="2B40FE7D76938F40AB0C67B1683076D5"/>
        </w:placeholder>
        <w:showingPlcHdr/>
      </w:sdtPr>
      <w:sdtContent>
        <w:p w14:paraId="1F4C08DA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208258225"/>
        <w:placeholder>
          <w:docPart w:val="CF3F7CBBFC5C6549A7143C30FA6FCA3C"/>
        </w:placeholder>
        <w:showingPlcHdr/>
        <w:text/>
      </w:sdtPr>
      <w:sdtContent>
        <w:p w14:paraId="42FC49F8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63AE8077" w14:textId="77777777" w:rsidR="00E43833" w:rsidRPr="00AC6924" w:rsidRDefault="00E43833" w:rsidP="00E43833">
      <w:pPr>
        <w:rPr>
          <w:i/>
          <w:iCs/>
          <w:color w:val="4472C4" w:themeColor="accent1"/>
        </w:rPr>
      </w:pPr>
      <w:r w:rsidRPr="006718B5">
        <w:rPr>
          <w:rStyle w:val="IntenseEmphasis"/>
        </w:rPr>
        <w:t>Emergency Medical Services:</w:t>
      </w:r>
    </w:p>
    <w:sdt>
      <w:sdtPr>
        <w:id w:val="1527902037"/>
        <w:placeholder>
          <w:docPart w:val="1B3D6F1F5E556C4F955A52070901F7A9"/>
        </w:placeholder>
        <w:showingPlcHdr/>
      </w:sdtPr>
      <w:sdtContent>
        <w:p w14:paraId="3883391C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297913283"/>
        <w:placeholder>
          <w:docPart w:val="F2A828F685144A46918F8945D53180D1"/>
        </w:placeholder>
        <w:showingPlcHdr/>
        <w:text/>
      </w:sdtPr>
      <w:sdtContent>
        <w:p w14:paraId="1D32C5E2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3FDE395B" w14:textId="77777777" w:rsidR="00E43833" w:rsidRPr="00AC6924" w:rsidRDefault="00E43833" w:rsidP="00E43833">
      <w:pPr>
        <w:rPr>
          <w:i/>
          <w:iCs/>
          <w:color w:val="4472C4" w:themeColor="accent1"/>
        </w:rPr>
      </w:pPr>
      <w:r w:rsidRPr="006718B5">
        <w:rPr>
          <w:rStyle w:val="IntenseEmphasis"/>
        </w:rPr>
        <w:t>Local schools and/or colleges:</w:t>
      </w:r>
    </w:p>
    <w:sdt>
      <w:sdtPr>
        <w:id w:val="1878427580"/>
        <w:placeholder>
          <w:docPart w:val="D71345263A8A92419B17FAEB51590331"/>
        </w:placeholder>
        <w:showingPlcHdr/>
      </w:sdtPr>
      <w:sdtContent>
        <w:p w14:paraId="4B4B321F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692370272"/>
        <w:placeholder>
          <w:docPart w:val="2A283D575F18944D8923EBCDFC90501F"/>
        </w:placeholder>
        <w:showingPlcHdr/>
        <w:text/>
      </w:sdtPr>
      <w:sdtContent>
        <w:p w14:paraId="1ECEB5D7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7B22C621" w14:textId="77777777" w:rsidR="00E43833" w:rsidRPr="00AC6924" w:rsidRDefault="00E43833" w:rsidP="00E43833">
      <w:pPr>
        <w:rPr>
          <w:sz w:val="16"/>
          <w:szCs w:val="16"/>
        </w:rPr>
      </w:pPr>
    </w:p>
    <w:sdt>
      <w:sdtPr>
        <w:id w:val="-274947940"/>
        <w:placeholder>
          <w:docPart w:val="B3361B0120CC844EB7BFEA0688FBC2F0"/>
        </w:placeholder>
        <w:showingPlcHdr/>
      </w:sdtPr>
      <w:sdtContent>
        <w:p w14:paraId="0017D5B4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246426102"/>
        <w:placeholder>
          <w:docPart w:val="AA6B2B3E4385EE4F82BB29C07330B589"/>
        </w:placeholder>
        <w:showingPlcHdr/>
        <w:text/>
      </w:sdtPr>
      <w:sdtContent>
        <w:p w14:paraId="2D6E1BA8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7427B786" w14:textId="77777777" w:rsidR="00E43833" w:rsidRPr="00AC6924" w:rsidRDefault="00E43833" w:rsidP="00E43833">
      <w:pPr>
        <w:rPr>
          <w:sz w:val="16"/>
          <w:szCs w:val="16"/>
        </w:rPr>
      </w:pPr>
    </w:p>
    <w:sdt>
      <w:sdtPr>
        <w:id w:val="2003614795"/>
        <w:placeholder>
          <w:docPart w:val="FABCD82294B6F74F817CF77CE73AA745"/>
        </w:placeholder>
        <w:showingPlcHdr/>
      </w:sdtPr>
      <w:sdtContent>
        <w:p w14:paraId="32B87FB3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452405586"/>
        <w:placeholder>
          <w:docPart w:val="CED549BCD2D85B41A48D71B46E90B6A3"/>
        </w:placeholder>
        <w:showingPlcHdr/>
        <w:text/>
      </w:sdtPr>
      <w:sdtContent>
        <w:p w14:paraId="6B07BEC8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232EE6CF" w14:textId="77777777" w:rsidR="00E43833" w:rsidRPr="00AC6924" w:rsidRDefault="00E43833" w:rsidP="00E43833">
      <w:pPr>
        <w:rPr>
          <w:i/>
          <w:iCs/>
          <w:color w:val="4472C4" w:themeColor="accent1"/>
        </w:rPr>
      </w:pPr>
      <w:r w:rsidRPr="006718B5">
        <w:rPr>
          <w:rStyle w:val="IntenseEmphasis"/>
        </w:rPr>
        <w:t xml:space="preserve">Law </w:t>
      </w:r>
      <w:r>
        <w:rPr>
          <w:rStyle w:val="IntenseEmphasis"/>
        </w:rPr>
        <w:t>e</w:t>
      </w:r>
      <w:r w:rsidRPr="006718B5">
        <w:rPr>
          <w:rStyle w:val="IntenseEmphasis"/>
        </w:rPr>
        <w:t>nforcement:</w:t>
      </w:r>
    </w:p>
    <w:sdt>
      <w:sdtPr>
        <w:id w:val="-1850249943"/>
        <w:placeholder>
          <w:docPart w:val="22A05EE058D57E438F74D32E05FF1EF7"/>
        </w:placeholder>
        <w:showingPlcHdr/>
      </w:sdtPr>
      <w:sdtContent>
        <w:p w14:paraId="5959591B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306754246"/>
        <w:placeholder>
          <w:docPart w:val="13A9CF9183EC014C9A65C8F6CD01D21B"/>
        </w:placeholder>
        <w:showingPlcHdr/>
        <w:text/>
      </w:sdtPr>
      <w:sdtContent>
        <w:p w14:paraId="53BC4CB4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79D784CE" w14:textId="77777777" w:rsidR="00E43833" w:rsidRPr="00AC6924" w:rsidRDefault="00E43833" w:rsidP="00E43833">
      <w:pPr>
        <w:rPr>
          <w:i/>
          <w:iCs/>
          <w:color w:val="4472C4" w:themeColor="accent1"/>
        </w:rPr>
      </w:pPr>
      <w:r>
        <w:rPr>
          <w:rStyle w:val="IntenseEmphasis"/>
        </w:rPr>
        <w:t>Medical examiner:</w:t>
      </w:r>
    </w:p>
    <w:sdt>
      <w:sdtPr>
        <w:id w:val="564916041"/>
        <w:placeholder>
          <w:docPart w:val="B68B59CF877FAE4E935EFBCAA250FD25"/>
        </w:placeholder>
        <w:showingPlcHdr/>
      </w:sdtPr>
      <w:sdtContent>
        <w:p w14:paraId="5C0ED6DC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937480407"/>
        <w:placeholder>
          <w:docPart w:val="369439CB43200644AC30D23FD7D4E787"/>
        </w:placeholder>
        <w:showingPlcHdr/>
        <w:text/>
      </w:sdtPr>
      <w:sdtContent>
        <w:p w14:paraId="405591B6" w14:textId="77777777" w:rsidR="00E43833" w:rsidRPr="00AC6924" w:rsidRDefault="00E43833" w:rsidP="00E43833">
          <w:pPr>
            <w:pStyle w:val="ListParagraph"/>
            <w:numPr>
              <w:ilvl w:val="1"/>
              <w:numId w:val="1"/>
            </w:numPr>
            <w:rPr>
              <w:rStyle w:val="IntenseEmphasis"/>
              <w:i w:val="0"/>
              <w:iCs w:val="0"/>
            </w:r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2DC3BA27" w14:textId="77777777" w:rsidR="00E43833" w:rsidRPr="00AC6924" w:rsidRDefault="00E43833" w:rsidP="00E43833">
      <w:pPr>
        <w:rPr>
          <w:i/>
          <w:iCs/>
          <w:color w:val="4472C4" w:themeColor="accent1"/>
        </w:rPr>
      </w:pPr>
      <w:r w:rsidRPr="006718B5">
        <w:rPr>
          <w:rStyle w:val="IntenseEmphasis"/>
        </w:rPr>
        <w:lastRenderedPageBreak/>
        <w:t xml:space="preserve">Funeral </w:t>
      </w:r>
      <w:r>
        <w:rPr>
          <w:rStyle w:val="IntenseEmphasis"/>
        </w:rPr>
        <w:t>d</w:t>
      </w:r>
      <w:r w:rsidRPr="006718B5">
        <w:rPr>
          <w:rStyle w:val="IntenseEmphasis"/>
        </w:rPr>
        <w:t>irector:</w:t>
      </w:r>
    </w:p>
    <w:sdt>
      <w:sdtPr>
        <w:id w:val="546412098"/>
        <w:placeholder>
          <w:docPart w:val="20C241DC1342254EACE6934FA581B9A1"/>
        </w:placeholder>
        <w:showingPlcHdr/>
      </w:sdtPr>
      <w:sdtContent>
        <w:p w14:paraId="48C92523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231311780"/>
        <w:placeholder>
          <w:docPart w:val="F07E4B8DF625A0459EB88CB2297B7B5F"/>
        </w:placeholder>
        <w:showingPlcHdr/>
        <w:text/>
      </w:sdtPr>
      <w:sdtContent>
        <w:p w14:paraId="67A287AE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613C017D" w14:textId="77777777" w:rsidR="00E43833" w:rsidRPr="00AC6924" w:rsidRDefault="00E43833" w:rsidP="00E43833">
      <w:pPr>
        <w:rPr>
          <w:i/>
          <w:iCs/>
          <w:color w:val="4472C4" w:themeColor="accent1"/>
        </w:rPr>
      </w:pPr>
      <w:r w:rsidRPr="006718B5">
        <w:rPr>
          <w:rStyle w:val="IntenseEmphasis"/>
        </w:rPr>
        <w:t>Faith-</w:t>
      </w:r>
      <w:r>
        <w:rPr>
          <w:rStyle w:val="IntenseEmphasis"/>
        </w:rPr>
        <w:t>b</w:t>
      </w:r>
      <w:r w:rsidRPr="006718B5">
        <w:rPr>
          <w:rStyle w:val="IntenseEmphasis"/>
        </w:rPr>
        <w:t xml:space="preserve">ased </w:t>
      </w:r>
      <w:r>
        <w:rPr>
          <w:rStyle w:val="IntenseEmphasis"/>
        </w:rPr>
        <w:t>o</w:t>
      </w:r>
      <w:r w:rsidRPr="006718B5">
        <w:rPr>
          <w:rStyle w:val="IntenseEmphasis"/>
        </w:rPr>
        <w:t>rganizations:</w:t>
      </w:r>
    </w:p>
    <w:sdt>
      <w:sdtPr>
        <w:id w:val="628597934"/>
        <w:placeholder>
          <w:docPart w:val="984F56E2FBC2634383C0252D4DF64C8E"/>
        </w:placeholder>
        <w:showingPlcHdr/>
      </w:sdtPr>
      <w:sdtContent>
        <w:p w14:paraId="56120C19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427468081"/>
        <w:placeholder>
          <w:docPart w:val="AFB7513C3BA9BF47BDA2C0D4204D719F"/>
        </w:placeholder>
        <w:showingPlcHdr/>
        <w:text/>
      </w:sdtPr>
      <w:sdtContent>
        <w:p w14:paraId="0D67064F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4469B567" w14:textId="77777777" w:rsidR="00E43833" w:rsidRPr="00AC6924" w:rsidRDefault="00E43833" w:rsidP="00E43833">
      <w:pPr>
        <w:rPr>
          <w:sz w:val="16"/>
          <w:szCs w:val="16"/>
        </w:rPr>
      </w:pPr>
    </w:p>
    <w:sdt>
      <w:sdtPr>
        <w:id w:val="-1984689323"/>
        <w:placeholder>
          <w:docPart w:val="F72BF28A0E89FE42AA412BE2BEDCD149"/>
        </w:placeholder>
        <w:showingPlcHdr/>
      </w:sdtPr>
      <w:sdtContent>
        <w:p w14:paraId="26610CCE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31771632"/>
        <w:placeholder>
          <w:docPart w:val="AC7D00EE590A484C974E9B1AC93FF6D4"/>
        </w:placeholder>
        <w:showingPlcHdr/>
        <w:text/>
      </w:sdtPr>
      <w:sdtContent>
        <w:p w14:paraId="74351340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333064FA" w14:textId="77777777" w:rsidR="00E43833" w:rsidRDefault="00E43833" w:rsidP="00E43833">
      <w:pPr>
        <w:pStyle w:val="Heading4"/>
        <w:spacing w:after="240"/>
      </w:pPr>
      <w:r>
        <w:t>Culturally specific partners:</w:t>
      </w:r>
    </w:p>
    <w:sdt>
      <w:sdtPr>
        <w:id w:val="-1442147446"/>
        <w:placeholder>
          <w:docPart w:val="2F8C993ADB31614E8B200BE050662205"/>
        </w:placeholder>
        <w:showingPlcHdr/>
      </w:sdtPr>
      <w:sdtContent>
        <w:p w14:paraId="629EA5DB" w14:textId="77777777" w:rsidR="00E43833" w:rsidRDefault="00E43833" w:rsidP="00E43833">
          <w:pPr>
            <w:pStyle w:val="ListParagraph"/>
            <w:numPr>
              <w:ilvl w:val="0"/>
              <w:numId w:val="1"/>
            </w:numPr>
            <w:spacing w:after="240"/>
          </w:pPr>
          <w:r w:rsidRPr="00CB791D">
            <w:t>[Name]</w:t>
          </w:r>
        </w:p>
      </w:sdtContent>
    </w:sdt>
    <w:sdt>
      <w:sdtPr>
        <w:id w:val="1923060551"/>
        <w:placeholder>
          <w:docPart w:val="0C4EE9C5CE367A4289EAA91E5DC2E4FC"/>
        </w:placeholder>
        <w:showingPlcHdr/>
        <w:text/>
      </w:sdtPr>
      <w:sdtContent>
        <w:p w14:paraId="7B4DB6FE" w14:textId="77777777" w:rsidR="00E43833" w:rsidRDefault="00E43833" w:rsidP="00E43833">
          <w:pPr>
            <w:pStyle w:val="ListParagraph"/>
            <w:numPr>
              <w:ilvl w:val="1"/>
              <w:numId w:val="1"/>
            </w:numPr>
            <w:spacing w:after="240"/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6F7238D0" w14:textId="77777777" w:rsidR="00E43833" w:rsidRPr="00AC6924" w:rsidRDefault="00E43833" w:rsidP="00E43833">
      <w:pPr>
        <w:rPr>
          <w:sz w:val="16"/>
          <w:szCs w:val="16"/>
        </w:rPr>
      </w:pPr>
    </w:p>
    <w:sdt>
      <w:sdtPr>
        <w:id w:val="1636827085"/>
        <w:placeholder>
          <w:docPart w:val="006FF156B67AAD4A88C77E0E23B210BF"/>
        </w:placeholder>
        <w:showingPlcHdr/>
      </w:sdtPr>
      <w:sdtContent>
        <w:p w14:paraId="0BFA7E39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681819435"/>
        <w:placeholder>
          <w:docPart w:val="2DF4759D3356B74FBBD19AE12C2A6728"/>
        </w:placeholder>
        <w:showingPlcHdr/>
        <w:text/>
      </w:sdtPr>
      <w:sdtContent>
        <w:p w14:paraId="23C91186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73B1F9B9" w14:textId="77777777" w:rsidR="00E43833" w:rsidRDefault="00E43833" w:rsidP="00E43833">
      <w:pPr>
        <w:pStyle w:val="Heading4"/>
      </w:pPr>
      <w:r>
        <w:t>Other community partners:</w:t>
      </w:r>
    </w:p>
    <w:sdt>
      <w:sdtPr>
        <w:id w:val="1260103530"/>
        <w:placeholder>
          <w:docPart w:val="20C1DB9417775041AFE135EA66AB418D"/>
        </w:placeholder>
        <w:showingPlcHdr/>
      </w:sdtPr>
      <w:sdtContent>
        <w:p w14:paraId="0DC62951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211575427"/>
        <w:placeholder>
          <w:docPart w:val="B97EC827F1EA084FA9FEB5507F87AA4C"/>
        </w:placeholder>
        <w:showingPlcHdr/>
        <w:text/>
      </w:sdtPr>
      <w:sdtContent>
        <w:p w14:paraId="062BCCB0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5958419F" w14:textId="77777777" w:rsidR="00E43833" w:rsidRPr="00AC6924" w:rsidRDefault="00E43833" w:rsidP="00E43833">
      <w:pPr>
        <w:rPr>
          <w:sz w:val="16"/>
          <w:szCs w:val="16"/>
        </w:rPr>
      </w:pPr>
    </w:p>
    <w:sdt>
      <w:sdtPr>
        <w:id w:val="-757824397"/>
        <w:placeholder>
          <w:docPart w:val="E9EBEE91B2A52741A007FDB94B8BE1EE"/>
        </w:placeholder>
        <w:showingPlcHdr/>
      </w:sdtPr>
      <w:sdtContent>
        <w:p w14:paraId="29DA47C1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936206254"/>
        <w:placeholder>
          <w:docPart w:val="4F2EE746DE7DEB4F8FF39ABEB2AF739B"/>
        </w:placeholder>
        <w:showingPlcHdr/>
        <w:text/>
      </w:sdtPr>
      <w:sdtContent>
        <w:p w14:paraId="35FF8C88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27BF19F2" w14:textId="77777777" w:rsidR="00E43833" w:rsidRPr="006718B5" w:rsidRDefault="00E43833" w:rsidP="00E43833">
      <w:pPr>
        <w:pStyle w:val="Heading3"/>
        <w:rPr>
          <w:rStyle w:val="SubtleEmphasis"/>
        </w:rPr>
      </w:pPr>
      <w:bookmarkStart w:id="21" w:name="_Toc112136417"/>
      <w:bookmarkStart w:id="22" w:name="_Toc112136594"/>
      <w:bookmarkStart w:id="23" w:name="_Toc114574495"/>
      <w:bookmarkStart w:id="24" w:name="_Toc115170579"/>
      <w:bookmarkStart w:id="25" w:name="_Toc120775294"/>
      <w:bookmarkStart w:id="26" w:name="_Toc125614984"/>
      <w:bookmarkStart w:id="27" w:name="_Toc135666219"/>
      <w:r w:rsidRPr="006718B5">
        <w:rPr>
          <w:rStyle w:val="SubtleEmphasis"/>
        </w:rPr>
        <w:t>Oregon Health Authority (OHA</w:t>
      </w:r>
      <w:r w:rsidRPr="00367BE6">
        <w:rPr>
          <w:rStyle w:val="SubtleEmphasis"/>
        </w:rPr>
        <w:t xml:space="preserve">) Youth Suicide Prevention </w:t>
      </w:r>
      <w:r>
        <w:rPr>
          <w:rStyle w:val="SubtleEmphasis"/>
        </w:rPr>
        <w:t xml:space="preserve">policy </w:t>
      </w:r>
      <w:r w:rsidRPr="00367BE6">
        <w:rPr>
          <w:rStyle w:val="SubtleEmphasis"/>
        </w:rPr>
        <w:t>coordinator</w:t>
      </w:r>
      <w:bookmarkEnd w:id="21"/>
      <w:bookmarkEnd w:id="22"/>
      <w:bookmarkEnd w:id="23"/>
      <w:bookmarkEnd w:id="24"/>
      <w:bookmarkEnd w:id="25"/>
      <w:bookmarkEnd w:id="26"/>
      <w:bookmarkEnd w:id="27"/>
    </w:p>
    <w:p w14:paraId="695318E7" w14:textId="77777777" w:rsidR="00E43833" w:rsidRPr="00367BE6" w:rsidRDefault="00E43833" w:rsidP="00E43833">
      <w:pPr>
        <w:rPr>
          <w:iCs/>
        </w:rPr>
      </w:pPr>
      <w:r>
        <w:t>Description</w:t>
      </w:r>
      <w:r w:rsidRPr="006718B5">
        <w:rPr>
          <w:szCs w:val="24"/>
        </w:rPr>
        <w:t>:</w:t>
      </w:r>
      <w:r>
        <w:rPr>
          <w:szCs w:val="24"/>
        </w:rPr>
        <w:t xml:space="preserve"> </w:t>
      </w:r>
      <w:r>
        <w:rPr>
          <w:rStyle w:val="SubtleEmphasis"/>
          <w:color w:val="auto"/>
        </w:rPr>
        <w:t>This individual is responsible for reviewing communication and response protocols annually in addition to providing technical assistance on best practice for these protocols.</w:t>
      </w:r>
    </w:p>
    <w:sdt>
      <w:sdtPr>
        <w:id w:val="510033535"/>
        <w:placeholder>
          <w:docPart w:val="9BFE24B609EF40419572FFFEB60B1938"/>
        </w:placeholder>
        <w:showingPlcHdr/>
        <w:text/>
      </w:sdtPr>
      <w:sdtContent>
        <w:p w14:paraId="33EF3467" w14:textId="77777777" w:rsidR="00E43833" w:rsidRDefault="00E43833" w:rsidP="00E43833">
          <w:pPr>
            <w:pStyle w:val="ListParagraph"/>
            <w:numPr>
              <w:ilvl w:val="0"/>
              <w:numId w:val="2"/>
            </w:numPr>
          </w:pPr>
          <w:r w:rsidRPr="00FA1034">
            <w:rPr>
              <w:rStyle w:val="PlaceholderText"/>
            </w:rPr>
            <w:t>[Jill Baker (Youth Suicide Prevention Policy Coordinator)]</w:t>
          </w:r>
        </w:p>
      </w:sdtContent>
    </w:sdt>
    <w:sdt>
      <w:sdtPr>
        <w:id w:val="1939404724"/>
        <w:placeholder>
          <w:docPart w:val="C11CB9155C344E40982A6B82317B4807"/>
        </w:placeholder>
        <w:showingPlcHdr/>
        <w:text/>
      </w:sdtPr>
      <w:sdtContent>
        <w:p w14:paraId="7ABA2F20" w14:textId="77777777" w:rsidR="00E43833" w:rsidRPr="00FA1034" w:rsidRDefault="00E43833" w:rsidP="00E43833">
          <w:pPr>
            <w:pStyle w:val="ListParagraph"/>
            <w:numPr>
              <w:ilvl w:val="1"/>
              <w:numId w:val="1"/>
            </w:numPr>
          </w:pPr>
          <w:r w:rsidRPr="00FA1034">
            <w:rPr>
              <w:rStyle w:val="PlaceholderText"/>
            </w:rPr>
            <w:t>[</w:t>
          </w:r>
          <w:hyperlink r:id="rId7" w:history="1">
            <w:r w:rsidRPr="005E1843">
              <w:rPr>
                <w:rStyle w:val="Hyperlink"/>
              </w:rPr>
              <w:t>https://www.oregon.gov/oha/HSD/BH-Child-Family/Pages/Youth-Suicide-Prevention.aspx</w:t>
            </w:r>
          </w:hyperlink>
          <w:r w:rsidRPr="00FA1034">
            <w:rPr>
              <w:rStyle w:val="PlaceholderText"/>
            </w:rPr>
            <w:t>]</w:t>
          </w:r>
        </w:p>
      </w:sdtContent>
    </w:sdt>
    <w:p w14:paraId="4E4608C9" w14:textId="77777777" w:rsidR="004B61FF" w:rsidRDefault="004B61FF" w:rsidP="00E43833">
      <w:pPr>
        <w:pStyle w:val="Heading3"/>
        <w:rPr>
          <w:rStyle w:val="SubtleEmphasis"/>
        </w:rPr>
      </w:pPr>
      <w:bookmarkStart w:id="28" w:name="_Toc112136418"/>
      <w:bookmarkStart w:id="29" w:name="_Toc112136595"/>
      <w:bookmarkStart w:id="30" w:name="_Toc114574496"/>
      <w:bookmarkStart w:id="31" w:name="_Toc115170580"/>
      <w:bookmarkStart w:id="32" w:name="_Toc120775295"/>
      <w:bookmarkStart w:id="33" w:name="_Toc125614985"/>
      <w:bookmarkStart w:id="34" w:name="_Toc135666220"/>
    </w:p>
    <w:p w14:paraId="53AEEB6A" w14:textId="0EEDA7AB" w:rsidR="00E43833" w:rsidRPr="0096589F" w:rsidRDefault="00E43833" w:rsidP="00E43833">
      <w:pPr>
        <w:pStyle w:val="Heading3"/>
      </w:pPr>
      <w:r w:rsidRPr="006718B5">
        <w:rPr>
          <w:rStyle w:val="SubtleEmphasis"/>
        </w:rPr>
        <w:t>Oregon Health Authority (OHA</w:t>
      </w:r>
      <w:r w:rsidRPr="00367BE6">
        <w:rPr>
          <w:rStyle w:val="SubtleEmphasis"/>
        </w:rPr>
        <w:t xml:space="preserve">) Youth Suicide Prevention </w:t>
      </w:r>
      <w:r>
        <w:rPr>
          <w:rStyle w:val="SubtleEmphasis"/>
        </w:rPr>
        <w:t xml:space="preserve">program </w:t>
      </w:r>
      <w:r w:rsidRPr="00367BE6">
        <w:rPr>
          <w:rStyle w:val="SubtleEmphasis"/>
        </w:rPr>
        <w:t>coordinator</w:t>
      </w:r>
      <w:bookmarkEnd w:id="28"/>
      <w:bookmarkEnd w:id="29"/>
      <w:bookmarkEnd w:id="30"/>
      <w:bookmarkEnd w:id="31"/>
      <w:bookmarkEnd w:id="32"/>
      <w:bookmarkEnd w:id="33"/>
      <w:bookmarkEnd w:id="34"/>
    </w:p>
    <w:sdt>
      <w:sdtPr>
        <w:id w:val="-1570949627"/>
        <w:placeholder>
          <w:docPart w:val="83EC4A4383225945BBFB9B9FBED22549"/>
        </w:placeholder>
        <w:showingPlcHdr/>
        <w:text/>
      </w:sdtPr>
      <w:sdtContent>
        <w:p w14:paraId="788A2708" w14:textId="77777777" w:rsidR="00E43833" w:rsidRDefault="00E43833" w:rsidP="004B61FF">
          <w:pPr>
            <w:pStyle w:val="ListParagraph"/>
            <w:numPr>
              <w:ilvl w:val="0"/>
              <w:numId w:val="4"/>
            </w:numPr>
          </w:pPr>
          <w:r>
            <w:t>[</w:t>
          </w:r>
          <w:r w:rsidRPr="009E3F65">
            <w:t>Shanda Hochstetler</w:t>
          </w:r>
          <w:r>
            <w:t xml:space="preserve"> (</w:t>
          </w:r>
          <w:r w:rsidRPr="009E3F65">
            <w:t>Youth Suicide Prevention Program Coordinator</w:t>
          </w:r>
          <w:r>
            <w:t>)]</w:t>
          </w:r>
        </w:p>
      </w:sdtContent>
    </w:sdt>
    <w:sdt>
      <w:sdtPr>
        <w:id w:val="-907840703"/>
        <w:placeholder>
          <w:docPart w:val="E4379A8A1787AE4AB3598ACA67D53E94"/>
        </w:placeholder>
        <w:showingPlcHdr/>
        <w:text/>
      </w:sdtPr>
      <w:sdtContent>
        <w:p w14:paraId="670862D4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>
            <w:t>[</w:t>
          </w:r>
          <w:hyperlink r:id="rId8" w:history="1">
            <w:r w:rsidRPr="000675C5">
              <w:rPr>
                <w:rStyle w:val="Hyperlink"/>
              </w:rPr>
              <w:t>https://www.oregon.gov/oha/HSD/BH-Child-Family/Pages/Youth-Suicide-Prevention.aspx</w:t>
            </w:r>
          </w:hyperlink>
          <w:r w:rsidRPr="00AC6924">
            <w:rPr>
              <w:rStyle w:val="Hyperlink"/>
            </w:rPr>
            <w:t>]</w:t>
          </w:r>
        </w:p>
      </w:sdtContent>
    </w:sdt>
    <w:p w14:paraId="47C441B2" w14:textId="77777777" w:rsidR="00E43833" w:rsidRPr="004602B5" w:rsidRDefault="00E43833" w:rsidP="00E43833">
      <w:pPr>
        <w:pStyle w:val="Heading3"/>
        <w:rPr>
          <w:rStyle w:val="SubtleEmphasis"/>
        </w:rPr>
      </w:pPr>
      <w:bookmarkStart w:id="35" w:name="_Toc112136419"/>
      <w:bookmarkStart w:id="36" w:name="_Toc112136596"/>
      <w:bookmarkStart w:id="37" w:name="_Toc114574497"/>
      <w:bookmarkStart w:id="38" w:name="_Toc115170581"/>
      <w:bookmarkStart w:id="39" w:name="_Toc120775296"/>
      <w:bookmarkStart w:id="40" w:name="_Toc125614986"/>
      <w:bookmarkStart w:id="41" w:name="_Toc135666221"/>
      <w:r w:rsidRPr="004602B5">
        <w:rPr>
          <w:rStyle w:val="SubtleEmphasis"/>
        </w:rPr>
        <w:t>Suicide postvention response team (SPRT)</w:t>
      </w:r>
      <w:bookmarkEnd w:id="35"/>
      <w:bookmarkEnd w:id="36"/>
      <w:bookmarkEnd w:id="37"/>
      <w:bookmarkEnd w:id="38"/>
      <w:bookmarkEnd w:id="39"/>
      <w:bookmarkEnd w:id="40"/>
      <w:bookmarkEnd w:id="41"/>
    </w:p>
    <w:p w14:paraId="4F192BF8" w14:textId="77777777" w:rsidR="00E43833" w:rsidRDefault="00E43833" w:rsidP="00E43833">
      <w:pPr>
        <w:tabs>
          <w:tab w:val="left" w:pos="1560"/>
        </w:tabs>
      </w:pPr>
      <w:r>
        <w:t xml:space="preserve">Description: </w:t>
      </w:r>
      <w:r w:rsidRPr="0096589F">
        <w:t xml:space="preserve">This is the team that </w:t>
      </w:r>
      <w:hyperlink r:id="rId9" w:history="1">
        <w:r w:rsidRPr="002816A9">
          <w:rPr>
            <w:rStyle w:val="Hyperlink"/>
          </w:rPr>
          <w:t xml:space="preserve">coordinates </w:t>
        </w:r>
        <w:r w:rsidRPr="002816A9">
          <w:rPr>
            <w:rStyle w:val="Hyperlink"/>
          </w:rPr>
          <w:t>a</w:t>
        </w:r>
        <w:r w:rsidRPr="002816A9">
          <w:rPr>
            <w:rStyle w:val="Hyperlink"/>
          </w:rPr>
          <w:t>nd supports postvention planning, implementation and evaluation</w:t>
        </w:r>
      </w:hyperlink>
      <w:r w:rsidRPr="0096589F">
        <w:t>. This team is composed of a variety of community stakeholders and organizations.</w:t>
      </w:r>
    </w:p>
    <w:p w14:paraId="13B8AEED" w14:textId="77777777" w:rsidR="00E43833" w:rsidRPr="008D3024" w:rsidRDefault="00E43833" w:rsidP="00E43833">
      <w:pPr>
        <w:tabs>
          <w:tab w:val="left" w:pos="1560"/>
        </w:tabs>
        <w:rPr>
          <w:i/>
          <w:iCs/>
          <w:color w:val="4472C4" w:themeColor="accent1"/>
        </w:rPr>
      </w:pPr>
      <w:r w:rsidRPr="004602B5">
        <w:rPr>
          <w:rStyle w:val="IntenseEmphasis"/>
        </w:rPr>
        <w:t>Postvention response lead</w:t>
      </w:r>
    </w:p>
    <w:sdt>
      <w:sdtPr>
        <w:id w:val="-1145203223"/>
        <w:placeholder>
          <w:docPart w:val="17E3564958027F4E9613161057991D25"/>
        </w:placeholder>
        <w:showingPlcHdr/>
      </w:sdtPr>
      <w:sdtContent>
        <w:p w14:paraId="2F1B67CE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1920140354"/>
        <w:placeholder>
          <w:docPart w:val="F2750DDB1CF0FF488E8CB5B8BA6B1A91"/>
        </w:placeholder>
        <w:showingPlcHdr/>
        <w:text/>
      </w:sdtPr>
      <w:sdtContent>
        <w:p w14:paraId="496A1C08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06C242B7" w14:textId="77777777" w:rsidR="00E43833" w:rsidRPr="00AC6924" w:rsidRDefault="00E43833" w:rsidP="00E43833">
      <w:pPr>
        <w:tabs>
          <w:tab w:val="left" w:pos="1560"/>
        </w:tabs>
        <w:rPr>
          <w:i/>
          <w:iCs/>
          <w:color w:val="4472C4" w:themeColor="accent1"/>
        </w:rPr>
      </w:pPr>
      <w:r w:rsidRPr="004602B5">
        <w:rPr>
          <w:rStyle w:val="IntenseEmphasis"/>
        </w:rPr>
        <w:t>Communication lead</w:t>
      </w:r>
    </w:p>
    <w:sdt>
      <w:sdtPr>
        <w:id w:val="-191768908"/>
        <w:placeholder>
          <w:docPart w:val="F6C0AAAB4770D24BB911000D4EFB1C90"/>
        </w:placeholder>
        <w:showingPlcHdr/>
      </w:sdtPr>
      <w:sdtContent>
        <w:p w14:paraId="658617DB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870113932"/>
        <w:placeholder>
          <w:docPart w:val="62BEF4022620594A9701D62B8CEA7B77"/>
        </w:placeholder>
        <w:showingPlcHdr/>
        <w:text/>
      </w:sdtPr>
      <w:sdtContent>
        <w:p w14:paraId="644E214C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24603A4D" w14:textId="77777777" w:rsidR="00E43833" w:rsidRPr="00AC6924" w:rsidRDefault="00E43833" w:rsidP="00E43833">
      <w:pPr>
        <w:tabs>
          <w:tab w:val="left" w:pos="1560"/>
        </w:tabs>
        <w:rPr>
          <w:i/>
          <w:iCs/>
          <w:color w:val="4472C4" w:themeColor="accent1"/>
        </w:rPr>
      </w:pPr>
      <w:r w:rsidRPr="004602B5">
        <w:rPr>
          <w:rStyle w:val="IntenseEmphasis"/>
        </w:rPr>
        <w:t>Therapeutic support mobilization lead</w:t>
      </w:r>
    </w:p>
    <w:sdt>
      <w:sdtPr>
        <w:id w:val="-2112420790"/>
        <w:placeholder>
          <w:docPart w:val="56E0F7E8E56C8345813F7F2EB5E6504E"/>
        </w:placeholder>
        <w:showingPlcHdr/>
      </w:sdtPr>
      <w:sdtContent>
        <w:p w14:paraId="1AA95FB6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463194161"/>
        <w:placeholder>
          <w:docPart w:val="EAC1D68F47C9E94A8772728DFB6E9793"/>
        </w:placeholder>
        <w:showingPlcHdr/>
        <w:text/>
      </w:sdtPr>
      <w:sdtContent>
        <w:p w14:paraId="6EC98462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43E89771" w14:textId="77777777" w:rsidR="00E43833" w:rsidRPr="00AC6924" w:rsidRDefault="00E43833" w:rsidP="00E43833">
      <w:pPr>
        <w:tabs>
          <w:tab w:val="left" w:pos="1560"/>
        </w:tabs>
        <w:rPr>
          <w:i/>
          <w:iCs/>
          <w:color w:val="4472C4" w:themeColor="accent1"/>
        </w:rPr>
      </w:pPr>
      <w:r w:rsidRPr="004602B5">
        <w:rPr>
          <w:rStyle w:val="IntenseEmphasis"/>
        </w:rPr>
        <w:t xml:space="preserve">Data </w:t>
      </w:r>
      <w:r>
        <w:rPr>
          <w:rStyle w:val="IntenseEmphasis"/>
        </w:rPr>
        <w:t>m</w:t>
      </w:r>
      <w:r w:rsidRPr="004602B5">
        <w:rPr>
          <w:rStyle w:val="IntenseEmphasis"/>
        </w:rPr>
        <w:t>onitor</w:t>
      </w:r>
    </w:p>
    <w:sdt>
      <w:sdtPr>
        <w:id w:val="134694241"/>
        <w:placeholder>
          <w:docPart w:val="421EA399D8E79B41A4901B68B79CF5CF"/>
        </w:placeholder>
        <w:showingPlcHdr/>
      </w:sdtPr>
      <w:sdtContent>
        <w:p w14:paraId="4D069CD9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7220572"/>
        <w:placeholder>
          <w:docPart w:val="B871335B6172774DB7C1595C27140937"/>
        </w:placeholder>
        <w:showingPlcHdr/>
        <w:text/>
      </w:sdtPr>
      <w:sdtContent>
        <w:p w14:paraId="11BBFFA9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744BAD2A" w14:textId="77777777" w:rsidR="00E43833" w:rsidRPr="00AC6924" w:rsidRDefault="00E43833" w:rsidP="00E43833">
      <w:pPr>
        <w:tabs>
          <w:tab w:val="left" w:pos="1560"/>
        </w:tabs>
        <w:rPr>
          <w:i/>
          <w:iCs/>
          <w:color w:val="4472C4" w:themeColor="accent1"/>
        </w:rPr>
      </w:pPr>
      <w:r w:rsidRPr="004602B5">
        <w:rPr>
          <w:rStyle w:val="IntenseEmphasis"/>
        </w:rPr>
        <w:t>Survivor support liaison</w:t>
      </w:r>
    </w:p>
    <w:sdt>
      <w:sdtPr>
        <w:id w:val="-534587807"/>
        <w:placeholder>
          <w:docPart w:val="280E2999AE855F4DB97E3D0F5363407C"/>
        </w:placeholder>
        <w:showingPlcHdr/>
      </w:sdtPr>
      <w:sdtContent>
        <w:p w14:paraId="163F1BFF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259442725"/>
        <w:placeholder>
          <w:docPart w:val="3E3A429E99AFF74A8B097C4D3AACAAAE"/>
        </w:placeholder>
        <w:showingPlcHdr/>
        <w:text/>
      </w:sdtPr>
      <w:sdtContent>
        <w:p w14:paraId="0E21C328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40488DE1" w14:textId="77777777" w:rsidR="00E43833" w:rsidRPr="00AC6924" w:rsidRDefault="00E43833" w:rsidP="00E43833">
      <w:pPr>
        <w:tabs>
          <w:tab w:val="left" w:pos="1560"/>
        </w:tabs>
        <w:rPr>
          <w:i/>
          <w:iCs/>
          <w:color w:val="4472C4" w:themeColor="accent1"/>
        </w:rPr>
      </w:pPr>
      <w:r w:rsidRPr="004602B5">
        <w:rPr>
          <w:rStyle w:val="IntenseEmphasis"/>
        </w:rPr>
        <w:t>Social media monitor lead</w:t>
      </w:r>
    </w:p>
    <w:sdt>
      <w:sdtPr>
        <w:id w:val="1992358876"/>
        <w:placeholder>
          <w:docPart w:val="03905988491FBB44BC04E51750ADE38E"/>
        </w:placeholder>
        <w:showingPlcHdr/>
      </w:sdtPr>
      <w:sdtContent>
        <w:p w14:paraId="3A77BAFE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1947080282"/>
        <w:placeholder>
          <w:docPart w:val="9DA23015B183F74585F2A1D8A71E524D"/>
        </w:placeholder>
        <w:showingPlcHdr/>
        <w:text/>
      </w:sdtPr>
      <w:sdtContent>
        <w:p w14:paraId="1E4D7C57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1DA7D5D2" w14:textId="77777777" w:rsidR="00E43833" w:rsidRPr="004602B5" w:rsidRDefault="00E43833" w:rsidP="00E43833">
      <w:pPr>
        <w:pStyle w:val="Heading3"/>
        <w:rPr>
          <w:rStyle w:val="SubtleEmphasis"/>
        </w:rPr>
      </w:pPr>
      <w:bookmarkStart w:id="42" w:name="_Toc112136420"/>
      <w:bookmarkStart w:id="43" w:name="_Toc112136597"/>
      <w:bookmarkStart w:id="44" w:name="_Toc114574498"/>
      <w:bookmarkStart w:id="45" w:name="_Toc115170582"/>
      <w:bookmarkStart w:id="46" w:name="_Toc120775297"/>
      <w:bookmarkStart w:id="47" w:name="_Toc125614987"/>
      <w:bookmarkStart w:id="48" w:name="_Toc135666222"/>
      <w:r w:rsidRPr="004602B5">
        <w:rPr>
          <w:rStyle w:val="SubtleEmphasis"/>
        </w:rPr>
        <w:t>Media</w:t>
      </w:r>
      <w:bookmarkEnd w:id="42"/>
      <w:bookmarkEnd w:id="43"/>
      <w:bookmarkEnd w:id="44"/>
      <w:bookmarkEnd w:id="45"/>
      <w:bookmarkEnd w:id="46"/>
      <w:bookmarkEnd w:id="47"/>
      <w:bookmarkEnd w:id="48"/>
      <w:r w:rsidRPr="004602B5">
        <w:rPr>
          <w:rStyle w:val="SubtleEmphasis"/>
        </w:rPr>
        <w:t xml:space="preserve"> </w:t>
      </w:r>
    </w:p>
    <w:p w14:paraId="4AC2A651" w14:textId="77777777" w:rsidR="00E43833" w:rsidRDefault="00E43833" w:rsidP="00E43833">
      <w:r>
        <w:t xml:space="preserve">Description: </w:t>
      </w:r>
      <w:hyperlink r:id="rId10" w:history="1">
        <w:r w:rsidRPr="002816A9">
          <w:rPr>
            <w:rStyle w:val="Hyperlink"/>
          </w:rPr>
          <w:t>Media coverage</w:t>
        </w:r>
      </w:hyperlink>
      <w:r w:rsidRPr="004602B5">
        <w:t xml:space="preserve"> (including social media) plays an important role in preventing suicide contagion and disseminating postvention support services.</w:t>
      </w:r>
      <w:r>
        <w:t xml:space="preserve"> It will be important to work with local contacts from media outlets like local news channels, </w:t>
      </w:r>
      <w:proofErr w:type="gramStart"/>
      <w:r>
        <w:t>newspapers</w:t>
      </w:r>
      <w:proofErr w:type="gramEnd"/>
      <w:r>
        <w:t xml:space="preserve"> and reporters.</w:t>
      </w:r>
    </w:p>
    <w:sdt>
      <w:sdtPr>
        <w:id w:val="700828762"/>
        <w:placeholder>
          <w:docPart w:val="2DCD80A25780D3418A7F047C8E9D6313"/>
        </w:placeholder>
        <w:showingPlcHdr/>
      </w:sdtPr>
      <w:sdtContent>
        <w:p w14:paraId="287340C7" w14:textId="77777777" w:rsidR="00E43833" w:rsidRDefault="00E43833" w:rsidP="00E43833">
          <w:pPr>
            <w:pStyle w:val="ListParagraph"/>
            <w:numPr>
              <w:ilvl w:val="0"/>
              <w:numId w:val="1"/>
            </w:numPr>
          </w:pPr>
          <w:r w:rsidRPr="00CB791D">
            <w:t>[Name]</w:t>
          </w:r>
        </w:p>
      </w:sdtContent>
    </w:sdt>
    <w:sdt>
      <w:sdtPr>
        <w:id w:val="-298150160"/>
        <w:placeholder>
          <w:docPart w:val="C765B67A1B70174390A312C9EF762CB0"/>
        </w:placeholder>
        <w:showingPlcHdr/>
        <w:text/>
      </w:sdtPr>
      <w:sdtContent>
        <w:p w14:paraId="6888D37A" w14:textId="77777777" w:rsidR="00E43833" w:rsidRDefault="00E43833" w:rsidP="00E43833">
          <w:pPr>
            <w:pStyle w:val="ListParagraph"/>
            <w:numPr>
              <w:ilvl w:val="1"/>
              <w:numId w:val="1"/>
            </w:numPr>
          </w:pPr>
          <w:r w:rsidRPr="00CB791D">
            <w:rPr>
              <w:rStyle w:val="PlaceholderText"/>
            </w:rPr>
            <w:t>[Contact Information]</w:t>
          </w:r>
        </w:p>
      </w:sdtContent>
    </w:sdt>
    <w:p w14:paraId="7904C241" w14:textId="1AA949F2" w:rsidR="00911FFE" w:rsidRPr="00BB342D" w:rsidRDefault="00911FFE">
      <w:pPr>
        <w:rPr>
          <w:rFonts w:ascii="Georgia" w:eastAsiaTheme="majorEastAsia" w:hAnsi="Georgia" w:cstheme="majorBidi"/>
          <w:color w:val="000000" w:themeColor="text1"/>
          <w:sz w:val="52"/>
          <w:szCs w:val="32"/>
        </w:rPr>
      </w:pPr>
    </w:p>
    <w:sectPr w:rsidR="00911FFE" w:rsidRPr="00BB342D" w:rsidSect="007546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Kievit Offc">
    <w:panose1 w:val="020B0604020202020204"/>
    <w:charset w:val="4D"/>
    <w:family w:val="swiss"/>
    <w:pitch w:val="variable"/>
    <w:sig w:usb0="A00000EF" w:usb1="4000205B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A555DC"/>
    <w:multiLevelType w:val="hybridMultilevel"/>
    <w:tmpl w:val="036C84B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3A3BCB"/>
    <w:multiLevelType w:val="hybridMultilevel"/>
    <w:tmpl w:val="24927622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DAF7001"/>
    <w:multiLevelType w:val="hybridMultilevel"/>
    <w:tmpl w:val="8AA085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DEA2B8F"/>
    <w:multiLevelType w:val="hybridMultilevel"/>
    <w:tmpl w:val="45DC60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42809295">
    <w:abstractNumId w:val="2"/>
  </w:num>
  <w:num w:numId="2" w16cid:durableId="50157770">
    <w:abstractNumId w:val="0"/>
  </w:num>
  <w:num w:numId="3" w16cid:durableId="1448425996">
    <w:abstractNumId w:val="3"/>
  </w:num>
  <w:num w:numId="4" w16cid:durableId="55890392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43833"/>
    <w:rsid w:val="003C11A8"/>
    <w:rsid w:val="00481E75"/>
    <w:rsid w:val="004B61FF"/>
    <w:rsid w:val="00590E9A"/>
    <w:rsid w:val="00754666"/>
    <w:rsid w:val="00911FFE"/>
    <w:rsid w:val="00BB342D"/>
    <w:rsid w:val="00E438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528DE5D"/>
  <w15:chartTrackingRefBased/>
  <w15:docId w15:val="{A856A145-DC13-DA46-90AE-D2410CB675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43833"/>
    <w:pPr>
      <w:spacing w:after="160" w:line="259" w:lineRule="auto"/>
    </w:pPr>
    <w:rPr>
      <w:rFonts w:ascii="Kievit Offc" w:hAnsi="Kievit Offc"/>
      <w:szCs w:val="22"/>
    </w:rPr>
  </w:style>
  <w:style w:type="paragraph" w:styleId="Heading3">
    <w:name w:val="heading 3"/>
    <w:basedOn w:val="BodyText"/>
    <w:next w:val="Normal"/>
    <w:link w:val="Heading3Char"/>
    <w:uiPriority w:val="9"/>
    <w:unhideWhenUsed/>
    <w:qFormat/>
    <w:rsid w:val="00E43833"/>
    <w:pPr>
      <w:outlineLvl w:val="2"/>
    </w:pPr>
    <w:rPr>
      <w:color w:val="003B5C"/>
      <w:sz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4383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472C4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43833"/>
    <w:rPr>
      <w:rFonts w:ascii="Kievit Offc" w:hAnsi="Kievit Offc"/>
      <w:color w:val="003B5C"/>
      <w:sz w:val="26"/>
      <w:szCs w:val="22"/>
    </w:rPr>
  </w:style>
  <w:style w:type="character" w:customStyle="1" w:styleId="Heading4Char">
    <w:name w:val="Heading 4 Char"/>
    <w:basedOn w:val="DefaultParagraphFont"/>
    <w:link w:val="Heading4"/>
    <w:uiPriority w:val="9"/>
    <w:rsid w:val="00E43833"/>
    <w:rPr>
      <w:rFonts w:asciiTheme="majorHAnsi" w:eastAsiaTheme="majorEastAsia" w:hAnsiTheme="majorHAnsi" w:cstheme="majorBidi"/>
      <w:i/>
      <w:iCs/>
      <w:color w:val="4472C4" w:themeColor="accent1"/>
      <w:szCs w:val="22"/>
    </w:rPr>
  </w:style>
  <w:style w:type="character" w:styleId="SubtleEmphasis">
    <w:name w:val="Subtle Emphasis"/>
    <w:aliases w:val="Heading-3"/>
    <w:basedOn w:val="DefaultParagraphFont"/>
    <w:uiPriority w:val="19"/>
    <w:qFormat/>
    <w:rsid w:val="00E43833"/>
    <w:rPr>
      <w:rFonts w:ascii="Kievit Offc" w:hAnsi="Kievit Offc"/>
      <w:i w:val="0"/>
      <w:iCs/>
      <w:color w:val="003B5C"/>
      <w:sz w:val="24"/>
    </w:rPr>
  </w:style>
  <w:style w:type="character" w:styleId="Hyperlink">
    <w:name w:val="Hyperlink"/>
    <w:basedOn w:val="DefaultParagraphFont"/>
    <w:uiPriority w:val="99"/>
    <w:unhideWhenUsed/>
    <w:rsid w:val="00E43833"/>
    <w:rPr>
      <w:color w:val="70AD47" w:themeColor="accent6"/>
      <w:u w:val="single"/>
    </w:rPr>
  </w:style>
  <w:style w:type="paragraph" w:styleId="ListParagraph">
    <w:name w:val="List Paragraph"/>
    <w:basedOn w:val="Normal"/>
    <w:uiPriority w:val="34"/>
    <w:qFormat/>
    <w:rsid w:val="00E4383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43833"/>
    <w:rPr>
      <w:rFonts w:ascii="Kievit Offc" w:hAnsi="Kievit Offc"/>
      <w:i/>
      <w:iCs/>
      <w:color w:val="4472C4" w:themeColor="accent1"/>
      <w:sz w:val="24"/>
    </w:rPr>
  </w:style>
  <w:style w:type="character" w:styleId="PlaceholderText">
    <w:name w:val="Placeholder Text"/>
    <w:basedOn w:val="DefaultParagraphFont"/>
    <w:uiPriority w:val="99"/>
    <w:semiHidden/>
    <w:rsid w:val="00E43833"/>
    <w:rPr>
      <w:color w:val="808080"/>
    </w:rPr>
  </w:style>
  <w:style w:type="paragraph" w:styleId="BodyText">
    <w:name w:val="Body Text"/>
    <w:basedOn w:val="Normal"/>
    <w:link w:val="BodyTextChar"/>
    <w:uiPriority w:val="99"/>
    <w:semiHidden/>
    <w:unhideWhenUsed/>
    <w:rsid w:val="00E43833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43833"/>
    <w:rPr>
      <w:rFonts w:ascii="Kievit Offc" w:hAnsi="Kievit Offc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E4383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oregon.gov/oha/HSD/BH-Child-Family/Pages/Youth-Suicide-Prevention.aspx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www.oregon.gov/oha/HSD/BH-Child-Family/Pages/Youth-Suicide-Prevention.aspx" TargetMode="External"/><Relationship Id="rId12" Type="http://schemas.openxmlformats.org/officeDocument/2006/relationships/glossaryDocument" Target="glossary/document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oregon.gov/oha/hsd/amh/pages/cmh-programs.aspx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secure.sos.state.or.us/oard/displayDivisionRules.action;JSESSIONID_OARD=PaQnw_kbF-iWzRkzT_4WdPL1Axps2lwRq-woriLa9dPOMzxBjG3J!1654626489?selectedDivision=1024" TargetMode="External"/><Relationship Id="rId10" Type="http://schemas.openxmlformats.org/officeDocument/2006/relationships/hyperlink" Target="https://theactionalliance.org/resource/responding-grief-trauma-and-distress-after-suicide-us-national-guidelines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co.crook.or.us/sites/default/files/fileattachments/health_department/page/8591/suicide_prevention_intervention_and_postvention_policy.pdf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oregon.gov/oha/HSD/BH-Child-Family/Pages/Youth-Suicide-Prevention.aspx" TargetMode="External"/><Relationship Id="rId4" Type="http://schemas.openxmlformats.org/officeDocument/2006/relationships/hyperlink" Target="https://www.oregon.gov/oha/HSD/BH-Child-Family/Pages/Youth-Suicide-Prevention.aspx" TargetMode="Externa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815B5743E03AA43BF6E8A54FEB5DC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CC59303-2D8E-E342-8D0E-C2F7EC0D8C3E}"/>
      </w:docPartPr>
      <w:docPartBody>
        <w:p w:rsidR="00000000" w:rsidRDefault="00A95622" w:rsidP="00A95622">
          <w:pPr>
            <w:pStyle w:val="C815B5743E03AA43BF6E8A54FEB5DC29"/>
          </w:pPr>
          <w:r w:rsidRPr="00CB791D">
            <w:t>[Name]</w:t>
          </w:r>
        </w:p>
      </w:docPartBody>
    </w:docPart>
    <w:docPart>
      <w:docPartPr>
        <w:name w:val="94C5938769532641BE60D2361F9495C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3987663-F2B7-8149-B4BE-585E52E6AACD}"/>
      </w:docPartPr>
      <w:docPartBody>
        <w:p w:rsidR="00000000" w:rsidRDefault="00A95622" w:rsidP="00A95622">
          <w:pPr>
            <w:pStyle w:val="94C5938769532641BE60D2361F9495C7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D250500E6FAA5340A2AF2169206878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DAEA859-DBDF-3446-A0E0-75BB94A45A0C}"/>
      </w:docPartPr>
      <w:docPartBody>
        <w:p w:rsidR="00000000" w:rsidRDefault="00A95622" w:rsidP="00A95622">
          <w:pPr>
            <w:pStyle w:val="D250500E6FAA5340A2AF21692068785A"/>
          </w:pPr>
          <w:r w:rsidRPr="00CB791D">
            <w:t>[Name]</w:t>
          </w:r>
        </w:p>
      </w:docPartBody>
    </w:docPart>
    <w:docPart>
      <w:docPartPr>
        <w:name w:val="13B20B12EBB5244FAFB6315273559BA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6279D41-4809-CD4F-8E6D-BF6409C67A25}"/>
      </w:docPartPr>
      <w:docPartBody>
        <w:p w:rsidR="00000000" w:rsidRDefault="00A95622" w:rsidP="00A95622">
          <w:pPr>
            <w:pStyle w:val="13B20B12EBB5244FAFB6315273559BA1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2CAF3908984EC94199E58095C07ACEA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7CED69A-B02C-264E-877B-F4CF01F3369F}"/>
      </w:docPartPr>
      <w:docPartBody>
        <w:p w:rsidR="00000000" w:rsidRDefault="00A95622" w:rsidP="00A95622">
          <w:pPr>
            <w:pStyle w:val="2CAF3908984EC94199E58095C07ACEAD"/>
          </w:pPr>
          <w:r w:rsidRPr="00CB791D">
            <w:t>[Name]</w:t>
          </w:r>
        </w:p>
      </w:docPartBody>
    </w:docPart>
    <w:docPart>
      <w:docPartPr>
        <w:name w:val="7BDE9C0E7E85614A98DA0EC23F3B5E2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89933AC-B5E0-E548-8FB3-C6B1D75FE7D8}"/>
      </w:docPartPr>
      <w:docPartBody>
        <w:p w:rsidR="00000000" w:rsidRDefault="00A95622" w:rsidP="00A95622">
          <w:pPr>
            <w:pStyle w:val="7BDE9C0E7E85614A98DA0EC23F3B5E20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7A3CA28F96E867488FCE3D6148B429A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592576-B647-F047-9664-40795B0CD2AD}"/>
      </w:docPartPr>
      <w:docPartBody>
        <w:p w:rsidR="00000000" w:rsidRDefault="00A95622" w:rsidP="00A95622">
          <w:pPr>
            <w:pStyle w:val="7A3CA28F96E867488FCE3D6148B429A4"/>
          </w:pPr>
          <w:r w:rsidRPr="00CB791D">
            <w:t>[Name]</w:t>
          </w:r>
        </w:p>
      </w:docPartBody>
    </w:docPart>
    <w:docPart>
      <w:docPartPr>
        <w:name w:val="44FCA0C55E347D469ECC9BE0D5C0526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4779A3C-A1A7-5047-B318-E66A78CCE988}"/>
      </w:docPartPr>
      <w:docPartBody>
        <w:p w:rsidR="00000000" w:rsidRDefault="00A95622" w:rsidP="00A95622">
          <w:pPr>
            <w:pStyle w:val="44FCA0C55E347D469ECC9BE0D5C0526A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EE6C8DF198249E4585FE7D4545D98BA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157211-FF77-4F4A-97B7-DF2B4413E5F7}"/>
      </w:docPartPr>
      <w:docPartBody>
        <w:p w:rsidR="00000000" w:rsidRDefault="00A95622" w:rsidP="00A95622">
          <w:pPr>
            <w:pStyle w:val="EE6C8DF198249E4585FE7D4545D98BAA"/>
          </w:pPr>
          <w:r w:rsidRPr="00CB791D">
            <w:t>[Name]</w:t>
          </w:r>
        </w:p>
      </w:docPartBody>
    </w:docPart>
    <w:docPart>
      <w:docPartPr>
        <w:name w:val="7005A7A6EF038F48BBC6FC92F3A5E00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C0A2E3A-44B0-D346-BEE7-B1E0365CF6A3}"/>
      </w:docPartPr>
      <w:docPartBody>
        <w:p w:rsidR="00000000" w:rsidRDefault="00A95622" w:rsidP="00A95622">
          <w:pPr>
            <w:pStyle w:val="7005A7A6EF038F48BBC6FC92F3A5E002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E81A7CE0DF02D247903D5E76AE09AB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ADB8C9-9CAB-3A46-996C-925D5A2B8098}"/>
      </w:docPartPr>
      <w:docPartBody>
        <w:p w:rsidR="00000000" w:rsidRDefault="00A95622" w:rsidP="00A95622">
          <w:pPr>
            <w:pStyle w:val="E81A7CE0DF02D247903D5E76AE09ABC2"/>
          </w:pPr>
          <w:r w:rsidRPr="00CB791D">
            <w:t>[Name]</w:t>
          </w:r>
        </w:p>
      </w:docPartBody>
    </w:docPart>
    <w:docPart>
      <w:docPartPr>
        <w:name w:val="AE7A823C9E24B64F80BBE3811C6EA54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A49EA63-C2FA-9D4F-B723-DF6B502E3C46}"/>
      </w:docPartPr>
      <w:docPartBody>
        <w:p w:rsidR="00000000" w:rsidRDefault="00A95622" w:rsidP="00A95622">
          <w:pPr>
            <w:pStyle w:val="AE7A823C9E24B64F80BBE3811C6EA54E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426C1A8CE9A2AF48B28D4B2FEDB78B7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FE94AD-ACFF-6442-A659-CA9E66B3A0D1}"/>
      </w:docPartPr>
      <w:docPartBody>
        <w:p w:rsidR="00000000" w:rsidRDefault="00A95622" w:rsidP="00A95622">
          <w:pPr>
            <w:pStyle w:val="426C1A8CE9A2AF48B28D4B2FEDB78B7D"/>
          </w:pPr>
          <w:r w:rsidRPr="00CB791D">
            <w:t>[Name]</w:t>
          </w:r>
        </w:p>
      </w:docPartBody>
    </w:docPart>
    <w:docPart>
      <w:docPartPr>
        <w:name w:val="0B49F04EA15249419E344F42EB9725A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E38C50D-9D3C-9B48-9FA7-0D1673BAC3BD}"/>
      </w:docPartPr>
      <w:docPartBody>
        <w:p w:rsidR="00000000" w:rsidRDefault="00A95622" w:rsidP="00A95622">
          <w:pPr>
            <w:pStyle w:val="0B49F04EA15249419E344F42EB9725A4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47A74CB3A97E7B41AD22157E481913C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590B06D-142A-484A-A4A4-9EF9A3F14286}"/>
      </w:docPartPr>
      <w:docPartBody>
        <w:p w:rsidR="00000000" w:rsidRDefault="00A95622" w:rsidP="00A95622">
          <w:pPr>
            <w:pStyle w:val="47A74CB3A97E7B41AD22157E481913C5"/>
          </w:pPr>
          <w:r w:rsidRPr="00CB791D">
            <w:t>[Name]</w:t>
          </w:r>
        </w:p>
      </w:docPartBody>
    </w:docPart>
    <w:docPart>
      <w:docPartPr>
        <w:name w:val="CA45570CFDF9AA4F87748F0F190F7BD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854C8F-35FD-FC4A-902B-02224A224634}"/>
      </w:docPartPr>
      <w:docPartBody>
        <w:p w:rsidR="00000000" w:rsidRDefault="00A95622" w:rsidP="00A95622">
          <w:pPr>
            <w:pStyle w:val="CA45570CFDF9AA4F87748F0F190F7BD7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66F6303AEC4E06418B1AC7C6D626C2B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C02C70-16AA-9E41-A89B-49D09FD40F20}"/>
      </w:docPartPr>
      <w:docPartBody>
        <w:p w:rsidR="00000000" w:rsidRDefault="00A95622" w:rsidP="00A95622">
          <w:pPr>
            <w:pStyle w:val="66F6303AEC4E06418B1AC7C6D626C2BE"/>
          </w:pPr>
          <w:r w:rsidRPr="00CB791D">
            <w:t>[Name]</w:t>
          </w:r>
        </w:p>
      </w:docPartBody>
    </w:docPart>
    <w:docPart>
      <w:docPartPr>
        <w:name w:val="922F6B5F91287842875D867FD536E45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EBF586-13ED-1D4A-A861-5B2DFF1DC9F3}"/>
      </w:docPartPr>
      <w:docPartBody>
        <w:p w:rsidR="00000000" w:rsidRDefault="00A95622" w:rsidP="00A95622">
          <w:pPr>
            <w:pStyle w:val="922F6B5F91287842875D867FD536E45D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28B48AB4B8124D47B31A63CB4524392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A71D3E-9D89-4743-868A-D0796FAD50C7}"/>
      </w:docPartPr>
      <w:docPartBody>
        <w:p w:rsidR="00000000" w:rsidRDefault="00A95622" w:rsidP="00A95622">
          <w:pPr>
            <w:pStyle w:val="28B48AB4B8124D47B31A63CB4524392E"/>
          </w:pPr>
          <w:r w:rsidRPr="00CB791D">
            <w:t>[Name]</w:t>
          </w:r>
        </w:p>
      </w:docPartBody>
    </w:docPart>
    <w:docPart>
      <w:docPartPr>
        <w:name w:val="BDF03B1FA1118E4F9D6093852925F3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74AECE-0118-4944-89BA-D68F28D11168}"/>
      </w:docPartPr>
      <w:docPartBody>
        <w:p w:rsidR="00000000" w:rsidRDefault="00A95622" w:rsidP="00A95622">
          <w:pPr>
            <w:pStyle w:val="BDF03B1FA1118E4F9D6093852925F386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2B40FE7D76938F40AB0C67B1683076D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7F020A-8F04-384D-88AD-E3954998A19C}"/>
      </w:docPartPr>
      <w:docPartBody>
        <w:p w:rsidR="00000000" w:rsidRDefault="00A95622" w:rsidP="00A95622">
          <w:pPr>
            <w:pStyle w:val="2B40FE7D76938F40AB0C67B1683076D5"/>
          </w:pPr>
          <w:r w:rsidRPr="00CB791D">
            <w:t>[Name]</w:t>
          </w:r>
        </w:p>
      </w:docPartBody>
    </w:docPart>
    <w:docPart>
      <w:docPartPr>
        <w:name w:val="CF3F7CBBFC5C6549A7143C30FA6FCA3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71F210D-6CCB-7243-BE0F-2A4F0B97C7BD}"/>
      </w:docPartPr>
      <w:docPartBody>
        <w:p w:rsidR="00000000" w:rsidRDefault="00A95622" w:rsidP="00A95622">
          <w:pPr>
            <w:pStyle w:val="CF3F7CBBFC5C6549A7143C30FA6FCA3C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1B3D6F1F5E556C4F955A52070901F7A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88FD587-7884-B040-A07E-58B4FC38E434}"/>
      </w:docPartPr>
      <w:docPartBody>
        <w:p w:rsidR="00000000" w:rsidRDefault="00A95622" w:rsidP="00A95622">
          <w:pPr>
            <w:pStyle w:val="1B3D6F1F5E556C4F955A52070901F7A9"/>
          </w:pPr>
          <w:r w:rsidRPr="00CB791D">
            <w:t>[Name]</w:t>
          </w:r>
        </w:p>
      </w:docPartBody>
    </w:docPart>
    <w:docPart>
      <w:docPartPr>
        <w:name w:val="F2A828F685144A46918F8945D53180D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D37DE9A-1F2B-D14E-A43D-F6FFAE44BDCD}"/>
      </w:docPartPr>
      <w:docPartBody>
        <w:p w:rsidR="00000000" w:rsidRDefault="00A95622" w:rsidP="00A95622">
          <w:pPr>
            <w:pStyle w:val="F2A828F685144A46918F8945D53180D1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D71345263A8A92419B17FAEB5159033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9B563F-CC2F-A244-B570-01B200192351}"/>
      </w:docPartPr>
      <w:docPartBody>
        <w:p w:rsidR="00000000" w:rsidRDefault="00A95622" w:rsidP="00A95622">
          <w:pPr>
            <w:pStyle w:val="D71345263A8A92419B17FAEB51590331"/>
          </w:pPr>
          <w:r w:rsidRPr="00CB791D">
            <w:t>[Name]</w:t>
          </w:r>
        </w:p>
      </w:docPartBody>
    </w:docPart>
    <w:docPart>
      <w:docPartPr>
        <w:name w:val="2A283D575F18944D8923EBCDFC90501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E891986-4AE3-FA45-ABAD-91A0BE9AE980}"/>
      </w:docPartPr>
      <w:docPartBody>
        <w:p w:rsidR="00000000" w:rsidRDefault="00A95622" w:rsidP="00A95622">
          <w:pPr>
            <w:pStyle w:val="2A283D575F18944D8923EBCDFC90501F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B3361B0120CC844EB7BFEA0688FBC2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8119049-1B0D-EB4C-B98E-31E976A227BB}"/>
      </w:docPartPr>
      <w:docPartBody>
        <w:p w:rsidR="00000000" w:rsidRDefault="00A95622" w:rsidP="00A95622">
          <w:pPr>
            <w:pStyle w:val="B3361B0120CC844EB7BFEA0688FBC2F0"/>
          </w:pPr>
          <w:r w:rsidRPr="00CB791D">
            <w:t>[Name]</w:t>
          </w:r>
        </w:p>
      </w:docPartBody>
    </w:docPart>
    <w:docPart>
      <w:docPartPr>
        <w:name w:val="AA6B2B3E4385EE4F82BB29C07330B5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1DF3C7E-A95B-2F4B-86EA-803E6D6DC2D1}"/>
      </w:docPartPr>
      <w:docPartBody>
        <w:p w:rsidR="00000000" w:rsidRDefault="00A95622" w:rsidP="00A95622">
          <w:pPr>
            <w:pStyle w:val="AA6B2B3E4385EE4F82BB29C07330B589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FABCD82294B6F74F817CF77CE73AA74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FC80806-0F65-274B-ABC6-3FE65222F69D}"/>
      </w:docPartPr>
      <w:docPartBody>
        <w:p w:rsidR="00000000" w:rsidRDefault="00A95622" w:rsidP="00A95622">
          <w:pPr>
            <w:pStyle w:val="FABCD82294B6F74F817CF77CE73AA745"/>
          </w:pPr>
          <w:r w:rsidRPr="00CB791D">
            <w:t>[Name]</w:t>
          </w:r>
        </w:p>
      </w:docPartBody>
    </w:docPart>
    <w:docPart>
      <w:docPartPr>
        <w:name w:val="CED549BCD2D85B41A48D71B46E90B6A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FCC7943-47F0-3646-BF86-42E01EEF56BA}"/>
      </w:docPartPr>
      <w:docPartBody>
        <w:p w:rsidR="00000000" w:rsidRDefault="00A95622" w:rsidP="00A95622">
          <w:pPr>
            <w:pStyle w:val="CED549BCD2D85B41A48D71B46E90B6A3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22A05EE058D57E438F74D32E05FF1E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A72F4BA-ED4A-7843-B4C7-18CD094A3604}"/>
      </w:docPartPr>
      <w:docPartBody>
        <w:p w:rsidR="00000000" w:rsidRDefault="00A95622" w:rsidP="00A95622">
          <w:pPr>
            <w:pStyle w:val="22A05EE058D57E438F74D32E05FF1EF7"/>
          </w:pPr>
          <w:r w:rsidRPr="00CB791D">
            <w:t>[Name]</w:t>
          </w:r>
        </w:p>
      </w:docPartBody>
    </w:docPart>
    <w:docPart>
      <w:docPartPr>
        <w:name w:val="13A9CF9183EC014C9A65C8F6CD01D2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F170D8-2971-F14C-AC07-EC6B28D1CB84}"/>
      </w:docPartPr>
      <w:docPartBody>
        <w:p w:rsidR="00000000" w:rsidRDefault="00A95622" w:rsidP="00A95622">
          <w:pPr>
            <w:pStyle w:val="13A9CF9183EC014C9A65C8F6CD01D21B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B68B59CF877FAE4E935EFBCAA250FD2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D45B2A4-3E83-0749-8AE8-D0FBDA3541B6}"/>
      </w:docPartPr>
      <w:docPartBody>
        <w:p w:rsidR="00000000" w:rsidRDefault="00A95622" w:rsidP="00A95622">
          <w:pPr>
            <w:pStyle w:val="B68B59CF877FAE4E935EFBCAA250FD25"/>
          </w:pPr>
          <w:r w:rsidRPr="00CB791D">
            <w:t>[Name]</w:t>
          </w:r>
        </w:p>
      </w:docPartBody>
    </w:docPart>
    <w:docPart>
      <w:docPartPr>
        <w:name w:val="369439CB43200644AC30D23FD7D4E78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EA28033-92E2-E344-B60B-FCB52F42F2A2}"/>
      </w:docPartPr>
      <w:docPartBody>
        <w:p w:rsidR="00000000" w:rsidRDefault="00A95622" w:rsidP="00A95622">
          <w:pPr>
            <w:pStyle w:val="369439CB43200644AC30D23FD7D4E787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20C241DC1342254EACE6934FA581B9A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0DC7970-CEBD-DC4B-913D-23C1A13FC4F8}"/>
      </w:docPartPr>
      <w:docPartBody>
        <w:p w:rsidR="00000000" w:rsidRDefault="00A95622" w:rsidP="00A95622">
          <w:pPr>
            <w:pStyle w:val="20C241DC1342254EACE6934FA581B9A1"/>
          </w:pPr>
          <w:r w:rsidRPr="00CB791D">
            <w:t>[Name]</w:t>
          </w:r>
        </w:p>
      </w:docPartBody>
    </w:docPart>
    <w:docPart>
      <w:docPartPr>
        <w:name w:val="F07E4B8DF625A0459EB88CB2297B7B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2D834F5-AF99-6341-AB64-AAE3B51CDBBE}"/>
      </w:docPartPr>
      <w:docPartBody>
        <w:p w:rsidR="00000000" w:rsidRDefault="00A95622" w:rsidP="00A95622">
          <w:pPr>
            <w:pStyle w:val="F07E4B8DF625A0459EB88CB2297B7B5F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984F56E2FBC2634383C0252D4DF64C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A5A36A3-E1A1-054A-AF0B-B990B4453F4B}"/>
      </w:docPartPr>
      <w:docPartBody>
        <w:p w:rsidR="00000000" w:rsidRDefault="00A95622" w:rsidP="00A95622">
          <w:pPr>
            <w:pStyle w:val="984F56E2FBC2634383C0252D4DF64C8E"/>
          </w:pPr>
          <w:r w:rsidRPr="00CB791D">
            <w:t>[Name]</w:t>
          </w:r>
        </w:p>
      </w:docPartBody>
    </w:docPart>
    <w:docPart>
      <w:docPartPr>
        <w:name w:val="AFB7513C3BA9BF47BDA2C0D4204D719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9022DD0-CCD4-7E44-BC72-7349A5C22BE8}"/>
      </w:docPartPr>
      <w:docPartBody>
        <w:p w:rsidR="00000000" w:rsidRDefault="00A95622" w:rsidP="00A95622">
          <w:pPr>
            <w:pStyle w:val="AFB7513C3BA9BF47BDA2C0D4204D719F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F72BF28A0E89FE42AA412BE2BEDCD1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841CD8-6264-954B-9917-8C9DD80CFD4F}"/>
      </w:docPartPr>
      <w:docPartBody>
        <w:p w:rsidR="00000000" w:rsidRDefault="00A95622" w:rsidP="00A95622">
          <w:pPr>
            <w:pStyle w:val="F72BF28A0E89FE42AA412BE2BEDCD149"/>
          </w:pPr>
          <w:r w:rsidRPr="00CB791D">
            <w:t>[Name]</w:t>
          </w:r>
        </w:p>
      </w:docPartBody>
    </w:docPart>
    <w:docPart>
      <w:docPartPr>
        <w:name w:val="AC7D00EE590A484C974E9B1AC93FF6D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A5B8A9E-09CB-6546-9917-CC66FB17FE99}"/>
      </w:docPartPr>
      <w:docPartBody>
        <w:p w:rsidR="00000000" w:rsidRDefault="00A95622" w:rsidP="00A95622">
          <w:pPr>
            <w:pStyle w:val="AC7D00EE590A484C974E9B1AC93FF6D4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2F8C993ADB31614E8B200BE0506622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C99475-1658-3743-AC14-5B820296EF98}"/>
      </w:docPartPr>
      <w:docPartBody>
        <w:p w:rsidR="00000000" w:rsidRDefault="00A95622" w:rsidP="00A95622">
          <w:pPr>
            <w:pStyle w:val="2F8C993ADB31614E8B200BE050662205"/>
          </w:pPr>
          <w:r w:rsidRPr="00CB791D">
            <w:t>[Name]</w:t>
          </w:r>
        </w:p>
      </w:docPartBody>
    </w:docPart>
    <w:docPart>
      <w:docPartPr>
        <w:name w:val="0C4EE9C5CE367A4289EAA91E5DC2E4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5CD69F7-EC4B-0C4C-B4A4-4698060899FC}"/>
      </w:docPartPr>
      <w:docPartBody>
        <w:p w:rsidR="00000000" w:rsidRDefault="00A95622" w:rsidP="00A95622">
          <w:pPr>
            <w:pStyle w:val="0C4EE9C5CE367A4289EAA91E5DC2E4FC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006FF156B67AAD4A88C77E0E23B210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A0BA434-F5F0-8340-8924-B049BC47CE58}"/>
      </w:docPartPr>
      <w:docPartBody>
        <w:p w:rsidR="00000000" w:rsidRDefault="00A95622" w:rsidP="00A95622">
          <w:pPr>
            <w:pStyle w:val="006FF156B67AAD4A88C77E0E23B210BF"/>
          </w:pPr>
          <w:r w:rsidRPr="00CB791D">
            <w:t>[Name]</w:t>
          </w:r>
        </w:p>
      </w:docPartBody>
    </w:docPart>
    <w:docPart>
      <w:docPartPr>
        <w:name w:val="2DF4759D3356B74FBBD19AE12C2A672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9F6E49E-4883-AE4E-9ED3-C06B2CB7EB49}"/>
      </w:docPartPr>
      <w:docPartBody>
        <w:p w:rsidR="00000000" w:rsidRDefault="00A95622" w:rsidP="00A95622">
          <w:pPr>
            <w:pStyle w:val="2DF4759D3356B74FBBD19AE12C2A6728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20C1DB9417775041AFE135EA66AB418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79F8D7D-1B68-0649-9B3E-CABB01536A31}"/>
      </w:docPartPr>
      <w:docPartBody>
        <w:p w:rsidR="00000000" w:rsidRDefault="00A95622" w:rsidP="00A95622">
          <w:pPr>
            <w:pStyle w:val="20C1DB9417775041AFE135EA66AB418D"/>
          </w:pPr>
          <w:r w:rsidRPr="00CB791D">
            <w:t>[Name]</w:t>
          </w:r>
        </w:p>
      </w:docPartBody>
    </w:docPart>
    <w:docPart>
      <w:docPartPr>
        <w:name w:val="B97EC827F1EA084FA9FEB5507F87AA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8DD9518-8510-344B-A88B-7A5382C92B38}"/>
      </w:docPartPr>
      <w:docPartBody>
        <w:p w:rsidR="00000000" w:rsidRDefault="00A95622" w:rsidP="00A95622">
          <w:pPr>
            <w:pStyle w:val="B97EC827F1EA084FA9FEB5507F87AA4C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E9EBEE91B2A52741A007FDB94B8BE1E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E63FFD3-9A4A-2C40-9B73-6FBCDC3E3D23}"/>
      </w:docPartPr>
      <w:docPartBody>
        <w:p w:rsidR="00000000" w:rsidRDefault="00A95622" w:rsidP="00A95622">
          <w:pPr>
            <w:pStyle w:val="E9EBEE91B2A52741A007FDB94B8BE1EE"/>
          </w:pPr>
          <w:r w:rsidRPr="00CB791D">
            <w:t>[Name]</w:t>
          </w:r>
        </w:p>
      </w:docPartBody>
    </w:docPart>
    <w:docPart>
      <w:docPartPr>
        <w:name w:val="4F2EE746DE7DEB4F8FF39ABEB2AF73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17D4F73-D1AF-944B-9E35-06A31E9047A3}"/>
      </w:docPartPr>
      <w:docPartBody>
        <w:p w:rsidR="00000000" w:rsidRDefault="00A95622" w:rsidP="00A95622">
          <w:pPr>
            <w:pStyle w:val="4F2EE746DE7DEB4F8FF39ABEB2AF739B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9BFE24B609EF40419572FFFEB60B193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095F17-AD2C-624F-B04A-42BB1BCED7F2}"/>
      </w:docPartPr>
      <w:docPartBody>
        <w:p w:rsidR="00000000" w:rsidRDefault="00A95622" w:rsidP="00A95622">
          <w:pPr>
            <w:pStyle w:val="9BFE24B609EF40419572FFFEB60B1938"/>
          </w:pPr>
          <w:r w:rsidRPr="00FA1034">
            <w:rPr>
              <w:rStyle w:val="PlaceholderText"/>
            </w:rPr>
            <w:t>[Jill Baker (Youth Suicide Prevention Policy Coordinator)]</w:t>
          </w:r>
        </w:p>
      </w:docPartBody>
    </w:docPart>
    <w:docPart>
      <w:docPartPr>
        <w:name w:val="C11CB9155C344E40982A6B82317B480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1400187-BE59-9345-9E5F-E39EC78A4D1D}"/>
      </w:docPartPr>
      <w:docPartBody>
        <w:p w:rsidR="00000000" w:rsidRDefault="00A95622" w:rsidP="00A95622">
          <w:pPr>
            <w:pStyle w:val="C11CB9155C344E40982A6B82317B4807"/>
          </w:pPr>
          <w:r w:rsidRPr="00FA1034">
            <w:rPr>
              <w:rStyle w:val="PlaceholderText"/>
            </w:rPr>
            <w:t>[</w:t>
          </w:r>
          <w:hyperlink r:id="rId4" w:history="1">
            <w:r w:rsidRPr="005E1843">
              <w:rPr>
                <w:rStyle w:val="Hyperlink"/>
              </w:rPr>
              <w:t>https://www.oregon.gov/oha/HSD/BH-Child-Family/Pages/Youth-Suicide-Prevention.aspx</w:t>
            </w:r>
          </w:hyperlink>
          <w:r w:rsidRPr="00FA1034">
            <w:rPr>
              <w:rStyle w:val="PlaceholderText"/>
            </w:rPr>
            <w:t>]</w:t>
          </w:r>
        </w:p>
      </w:docPartBody>
    </w:docPart>
    <w:docPart>
      <w:docPartPr>
        <w:name w:val="83EC4A4383225945BBFB9B9FBED225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EE84160-74E6-3743-A635-4D8F96565A2F}"/>
      </w:docPartPr>
      <w:docPartBody>
        <w:p w:rsidR="00000000" w:rsidRDefault="00A95622" w:rsidP="00A95622">
          <w:pPr>
            <w:pStyle w:val="83EC4A4383225945BBFB9B9FBED22549"/>
          </w:pPr>
          <w:r>
            <w:t>[</w:t>
          </w:r>
          <w:r w:rsidRPr="009E3F65">
            <w:t>Shanda Hochstetler</w:t>
          </w:r>
          <w:r>
            <w:t xml:space="preserve"> (</w:t>
          </w:r>
          <w:r w:rsidRPr="009E3F65">
            <w:t>Youth Suicide Prevention Program Coordinator</w:t>
          </w:r>
          <w:r>
            <w:t>)]</w:t>
          </w:r>
        </w:p>
      </w:docPartBody>
    </w:docPart>
    <w:docPart>
      <w:docPartPr>
        <w:name w:val="E4379A8A1787AE4AB3598ACA67D53E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A32CC60-480E-9D4B-B42E-24EB236898EC}"/>
      </w:docPartPr>
      <w:docPartBody>
        <w:p w:rsidR="00000000" w:rsidRDefault="00A95622" w:rsidP="00A95622">
          <w:pPr>
            <w:pStyle w:val="E4379A8A1787AE4AB3598ACA67D53E94"/>
          </w:pPr>
          <w:r>
            <w:t>[</w:t>
          </w:r>
          <w:hyperlink r:id="rId5" w:history="1">
            <w:r w:rsidRPr="000675C5">
              <w:rPr>
                <w:rStyle w:val="Hyperlink"/>
              </w:rPr>
              <w:t>https://www.oregon.gov/oha/HSD/BH-Child-Family/Pages/Youth-Suicide-Prevention.aspx</w:t>
            </w:r>
          </w:hyperlink>
          <w:r w:rsidRPr="00AC6924">
            <w:rPr>
              <w:rStyle w:val="Hyperlink"/>
            </w:rPr>
            <w:t>]</w:t>
          </w:r>
        </w:p>
      </w:docPartBody>
    </w:docPart>
    <w:docPart>
      <w:docPartPr>
        <w:name w:val="17E3564958027F4E9613161057991D2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5E536E1-10BC-E04D-B3BD-1824A78861A5}"/>
      </w:docPartPr>
      <w:docPartBody>
        <w:p w:rsidR="00000000" w:rsidRDefault="00A95622" w:rsidP="00A95622">
          <w:pPr>
            <w:pStyle w:val="17E3564958027F4E9613161057991D25"/>
          </w:pPr>
          <w:r w:rsidRPr="00CB791D">
            <w:t>[Name]</w:t>
          </w:r>
        </w:p>
      </w:docPartBody>
    </w:docPart>
    <w:docPart>
      <w:docPartPr>
        <w:name w:val="F2750DDB1CF0FF488E8CB5B8BA6B1A9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9619787-93A3-E54F-8F93-923B2DE3D59D}"/>
      </w:docPartPr>
      <w:docPartBody>
        <w:p w:rsidR="00000000" w:rsidRDefault="00A95622" w:rsidP="00A95622">
          <w:pPr>
            <w:pStyle w:val="F2750DDB1CF0FF488E8CB5B8BA6B1A91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F6C0AAAB4770D24BB911000D4EFB1C9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922E614-3FAE-7E4C-ADD8-87FB792438DF}"/>
      </w:docPartPr>
      <w:docPartBody>
        <w:p w:rsidR="00000000" w:rsidRDefault="00A95622" w:rsidP="00A95622">
          <w:pPr>
            <w:pStyle w:val="F6C0AAAB4770D24BB911000D4EFB1C90"/>
          </w:pPr>
          <w:r w:rsidRPr="00CB791D">
            <w:t>[Name]</w:t>
          </w:r>
        </w:p>
      </w:docPartBody>
    </w:docPart>
    <w:docPart>
      <w:docPartPr>
        <w:name w:val="62BEF4022620594A9701D62B8CEA7B7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79B942A-4847-ED46-ADCD-67D7B8777B72}"/>
      </w:docPartPr>
      <w:docPartBody>
        <w:p w:rsidR="00000000" w:rsidRDefault="00A95622" w:rsidP="00A95622">
          <w:pPr>
            <w:pStyle w:val="62BEF4022620594A9701D62B8CEA7B77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56E0F7E8E56C8345813F7F2EB5E6504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23B7FE-0F6A-2843-82C2-E9D202C82C0B}"/>
      </w:docPartPr>
      <w:docPartBody>
        <w:p w:rsidR="00000000" w:rsidRDefault="00A95622" w:rsidP="00A95622">
          <w:pPr>
            <w:pStyle w:val="56E0F7E8E56C8345813F7F2EB5E6504E"/>
          </w:pPr>
          <w:r w:rsidRPr="00CB791D">
            <w:t>[Name]</w:t>
          </w:r>
        </w:p>
      </w:docPartBody>
    </w:docPart>
    <w:docPart>
      <w:docPartPr>
        <w:name w:val="EAC1D68F47C9E94A8772728DFB6E97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57D8B4-2B5C-E944-92F2-A977FAD76C0E}"/>
      </w:docPartPr>
      <w:docPartBody>
        <w:p w:rsidR="00000000" w:rsidRDefault="00A95622" w:rsidP="00A95622">
          <w:pPr>
            <w:pStyle w:val="EAC1D68F47C9E94A8772728DFB6E9793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421EA399D8E79B41A4901B68B79CF5C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F37FB6B-AD67-B94A-9D75-9B6A4654BB3F}"/>
      </w:docPartPr>
      <w:docPartBody>
        <w:p w:rsidR="00000000" w:rsidRDefault="00A95622" w:rsidP="00A95622">
          <w:pPr>
            <w:pStyle w:val="421EA399D8E79B41A4901B68B79CF5CF"/>
          </w:pPr>
          <w:r w:rsidRPr="00CB791D">
            <w:t>[Name]</w:t>
          </w:r>
        </w:p>
      </w:docPartBody>
    </w:docPart>
    <w:docPart>
      <w:docPartPr>
        <w:name w:val="B871335B6172774DB7C1595C271409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395740D-2F84-A741-99DF-4C33B1EE52AA}"/>
      </w:docPartPr>
      <w:docPartBody>
        <w:p w:rsidR="00000000" w:rsidRDefault="00A95622" w:rsidP="00A95622">
          <w:pPr>
            <w:pStyle w:val="B871335B6172774DB7C1595C27140937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280E2999AE855F4DB97E3D0F5363407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F333B3-0C77-9F41-8E17-0A1A79054DFB}"/>
      </w:docPartPr>
      <w:docPartBody>
        <w:p w:rsidR="00000000" w:rsidRDefault="00A95622" w:rsidP="00A95622">
          <w:pPr>
            <w:pStyle w:val="280E2999AE855F4DB97E3D0F5363407C"/>
          </w:pPr>
          <w:r w:rsidRPr="00CB791D">
            <w:t>[Name]</w:t>
          </w:r>
        </w:p>
      </w:docPartBody>
    </w:docPart>
    <w:docPart>
      <w:docPartPr>
        <w:name w:val="3E3A429E99AFF74A8B097C4D3AACAAA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797799E-B618-AF48-B707-EBE315A8E829}"/>
      </w:docPartPr>
      <w:docPartBody>
        <w:p w:rsidR="00000000" w:rsidRDefault="00A95622" w:rsidP="00A95622">
          <w:pPr>
            <w:pStyle w:val="3E3A429E99AFF74A8B097C4D3AACAAAE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03905988491FBB44BC04E51750ADE3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8C99FF-A414-304F-9C51-3CB6600BBA6B}"/>
      </w:docPartPr>
      <w:docPartBody>
        <w:p w:rsidR="00000000" w:rsidRDefault="00A95622" w:rsidP="00A95622">
          <w:pPr>
            <w:pStyle w:val="03905988491FBB44BC04E51750ADE38E"/>
          </w:pPr>
          <w:r w:rsidRPr="00CB791D">
            <w:t>[Name]</w:t>
          </w:r>
        </w:p>
      </w:docPartBody>
    </w:docPart>
    <w:docPart>
      <w:docPartPr>
        <w:name w:val="9DA23015B183F74585F2A1D8A71E524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371858-EEA0-F445-AC73-183200CE998D}"/>
      </w:docPartPr>
      <w:docPartBody>
        <w:p w:rsidR="00000000" w:rsidRDefault="00A95622" w:rsidP="00A95622">
          <w:pPr>
            <w:pStyle w:val="9DA23015B183F74585F2A1D8A71E524D"/>
          </w:pPr>
          <w:r w:rsidRPr="00CB791D">
            <w:rPr>
              <w:rStyle w:val="PlaceholderText"/>
            </w:rPr>
            <w:t>[Contact Information]</w:t>
          </w:r>
        </w:p>
      </w:docPartBody>
    </w:docPart>
    <w:docPart>
      <w:docPartPr>
        <w:name w:val="2DCD80A25780D3418A7F047C8E9D631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0E789DC-6EAB-8C4E-A998-EDD5692BDF74}"/>
      </w:docPartPr>
      <w:docPartBody>
        <w:p w:rsidR="00000000" w:rsidRDefault="00A95622" w:rsidP="00A95622">
          <w:pPr>
            <w:pStyle w:val="2DCD80A25780D3418A7F047C8E9D6313"/>
          </w:pPr>
          <w:r w:rsidRPr="00CB791D">
            <w:t>[Name]</w:t>
          </w:r>
        </w:p>
      </w:docPartBody>
    </w:docPart>
    <w:docPart>
      <w:docPartPr>
        <w:name w:val="C765B67A1B70174390A312C9EF762CB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0F687-CC54-1644-9611-018E3002E1E5}"/>
      </w:docPartPr>
      <w:docPartBody>
        <w:p w:rsidR="00000000" w:rsidRDefault="00A95622" w:rsidP="00A95622">
          <w:pPr>
            <w:pStyle w:val="C765B67A1B70174390A312C9EF762CB0"/>
          </w:pPr>
          <w:r w:rsidRPr="00CB791D">
            <w:rPr>
              <w:rStyle w:val="PlaceholderText"/>
            </w:rPr>
            <w:t>[Contact Information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Kievit Offc">
    <w:panose1 w:val="020B0604020202020204"/>
    <w:charset w:val="4D"/>
    <w:family w:val="swiss"/>
    <w:pitch w:val="variable"/>
    <w:sig w:usb0="A00000EF" w:usb1="4000205B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5622"/>
    <w:rsid w:val="00A95622"/>
    <w:rsid w:val="00C919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815B5743E03AA43BF6E8A54FEB5DC29">
    <w:name w:val="C815B5743E03AA43BF6E8A54FEB5DC29"/>
    <w:rsid w:val="00A95622"/>
  </w:style>
  <w:style w:type="character" w:styleId="PlaceholderText">
    <w:name w:val="Placeholder Text"/>
    <w:basedOn w:val="DefaultParagraphFont"/>
    <w:uiPriority w:val="99"/>
    <w:semiHidden/>
    <w:rsid w:val="00A95622"/>
    <w:rPr>
      <w:color w:val="808080"/>
    </w:rPr>
  </w:style>
  <w:style w:type="paragraph" w:customStyle="1" w:styleId="94C5938769532641BE60D2361F9495C7">
    <w:name w:val="94C5938769532641BE60D2361F9495C7"/>
    <w:rsid w:val="00A95622"/>
  </w:style>
  <w:style w:type="paragraph" w:customStyle="1" w:styleId="D250500E6FAA5340A2AF21692068785A">
    <w:name w:val="D250500E6FAA5340A2AF21692068785A"/>
    <w:rsid w:val="00A95622"/>
  </w:style>
  <w:style w:type="paragraph" w:customStyle="1" w:styleId="13B20B12EBB5244FAFB6315273559BA1">
    <w:name w:val="13B20B12EBB5244FAFB6315273559BA1"/>
    <w:rsid w:val="00A95622"/>
  </w:style>
  <w:style w:type="paragraph" w:customStyle="1" w:styleId="2CAF3908984EC94199E58095C07ACEAD">
    <w:name w:val="2CAF3908984EC94199E58095C07ACEAD"/>
    <w:rsid w:val="00A95622"/>
  </w:style>
  <w:style w:type="paragraph" w:customStyle="1" w:styleId="7BDE9C0E7E85614A98DA0EC23F3B5E20">
    <w:name w:val="7BDE9C0E7E85614A98DA0EC23F3B5E20"/>
    <w:rsid w:val="00A95622"/>
  </w:style>
  <w:style w:type="paragraph" w:customStyle="1" w:styleId="7A3CA28F96E867488FCE3D6148B429A4">
    <w:name w:val="7A3CA28F96E867488FCE3D6148B429A4"/>
    <w:rsid w:val="00A95622"/>
  </w:style>
  <w:style w:type="paragraph" w:customStyle="1" w:styleId="44FCA0C55E347D469ECC9BE0D5C0526A">
    <w:name w:val="44FCA0C55E347D469ECC9BE0D5C0526A"/>
    <w:rsid w:val="00A95622"/>
  </w:style>
  <w:style w:type="paragraph" w:customStyle="1" w:styleId="EE6C8DF198249E4585FE7D4545D98BAA">
    <w:name w:val="EE6C8DF198249E4585FE7D4545D98BAA"/>
    <w:rsid w:val="00A95622"/>
  </w:style>
  <w:style w:type="paragraph" w:customStyle="1" w:styleId="7005A7A6EF038F48BBC6FC92F3A5E002">
    <w:name w:val="7005A7A6EF038F48BBC6FC92F3A5E002"/>
    <w:rsid w:val="00A95622"/>
  </w:style>
  <w:style w:type="paragraph" w:customStyle="1" w:styleId="E81A7CE0DF02D247903D5E76AE09ABC2">
    <w:name w:val="E81A7CE0DF02D247903D5E76AE09ABC2"/>
    <w:rsid w:val="00A95622"/>
  </w:style>
  <w:style w:type="paragraph" w:customStyle="1" w:styleId="AE7A823C9E24B64F80BBE3811C6EA54E">
    <w:name w:val="AE7A823C9E24B64F80BBE3811C6EA54E"/>
    <w:rsid w:val="00A95622"/>
  </w:style>
  <w:style w:type="paragraph" w:customStyle="1" w:styleId="426C1A8CE9A2AF48B28D4B2FEDB78B7D">
    <w:name w:val="426C1A8CE9A2AF48B28D4B2FEDB78B7D"/>
    <w:rsid w:val="00A95622"/>
  </w:style>
  <w:style w:type="paragraph" w:customStyle="1" w:styleId="0B49F04EA15249419E344F42EB9725A4">
    <w:name w:val="0B49F04EA15249419E344F42EB9725A4"/>
    <w:rsid w:val="00A95622"/>
  </w:style>
  <w:style w:type="paragraph" w:customStyle="1" w:styleId="47A74CB3A97E7B41AD22157E481913C5">
    <w:name w:val="47A74CB3A97E7B41AD22157E481913C5"/>
    <w:rsid w:val="00A95622"/>
  </w:style>
  <w:style w:type="paragraph" w:customStyle="1" w:styleId="CA45570CFDF9AA4F87748F0F190F7BD7">
    <w:name w:val="CA45570CFDF9AA4F87748F0F190F7BD7"/>
    <w:rsid w:val="00A95622"/>
  </w:style>
  <w:style w:type="paragraph" w:customStyle="1" w:styleId="66F6303AEC4E06418B1AC7C6D626C2BE">
    <w:name w:val="66F6303AEC4E06418B1AC7C6D626C2BE"/>
    <w:rsid w:val="00A95622"/>
  </w:style>
  <w:style w:type="paragraph" w:customStyle="1" w:styleId="922F6B5F91287842875D867FD536E45D">
    <w:name w:val="922F6B5F91287842875D867FD536E45D"/>
    <w:rsid w:val="00A95622"/>
  </w:style>
  <w:style w:type="paragraph" w:customStyle="1" w:styleId="28B48AB4B8124D47B31A63CB4524392E">
    <w:name w:val="28B48AB4B8124D47B31A63CB4524392E"/>
    <w:rsid w:val="00A95622"/>
  </w:style>
  <w:style w:type="paragraph" w:customStyle="1" w:styleId="BDF03B1FA1118E4F9D6093852925F386">
    <w:name w:val="BDF03B1FA1118E4F9D6093852925F386"/>
    <w:rsid w:val="00A95622"/>
  </w:style>
  <w:style w:type="paragraph" w:customStyle="1" w:styleId="2B40FE7D76938F40AB0C67B1683076D5">
    <w:name w:val="2B40FE7D76938F40AB0C67B1683076D5"/>
    <w:rsid w:val="00A95622"/>
  </w:style>
  <w:style w:type="paragraph" w:customStyle="1" w:styleId="CF3F7CBBFC5C6549A7143C30FA6FCA3C">
    <w:name w:val="CF3F7CBBFC5C6549A7143C30FA6FCA3C"/>
    <w:rsid w:val="00A95622"/>
  </w:style>
  <w:style w:type="paragraph" w:customStyle="1" w:styleId="1B3D6F1F5E556C4F955A52070901F7A9">
    <w:name w:val="1B3D6F1F5E556C4F955A52070901F7A9"/>
    <w:rsid w:val="00A95622"/>
  </w:style>
  <w:style w:type="paragraph" w:customStyle="1" w:styleId="F2A828F685144A46918F8945D53180D1">
    <w:name w:val="F2A828F685144A46918F8945D53180D1"/>
    <w:rsid w:val="00A95622"/>
  </w:style>
  <w:style w:type="paragraph" w:customStyle="1" w:styleId="D71345263A8A92419B17FAEB51590331">
    <w:name w:val="D71345263A8A92419B17FAEB51590331"/>
    <w:rsid w:val="00A95622"/>
  </w:style>
  <w:style w:type="paragraph" w:customStyle="1" w:styleId="2A283D575F18944D8923EBCDFC90501F">
    <w:name w:val="2A283D575F18944D8923EBCDFC90501F"/>
    <w:rsid w:val="00A95622"/>
  </w:style>
  <w:style w:type="paragraph" w:customStyle="1" w:styleId="B3361B0120CC844EB7BFEA0688FBC2F0">
    <w:name w:val="B3361B0120CC844EB7BFEA0688FBC2F0"/>
    <w:rsid w:val="00A95622"/>
  </w:style>
  <w:style w:type="paragraph" w:customStyle="1" w:styleId="AA6B2B3E4385EE4F82BB29C07330B589">
    <w:name w:val="AA6B2B3E4385EE4F82BB29C07330B589"/>
    <w:rsid w:val="00A95622"/>
  </w:style>
  <w:style w:type="paragraph" w:customStyle="1" w:styleId="FABCD82294B6F74F817CF77CE73AA745">
    <w:name w:val="FABCD82294B6F74F817CF77CE73AA745"/>
    <w:rsid w:val="00A95622"/>
  </w:style>
  <w:style w:type="paragraph" w:customStyle="1" w:styleId="CED549BCD2D85B41A48D71B46E90B6A3">
    <w:name w:val="CED549BCD2D85B41A48D71B46E90B6A3"/>
    <w:rsid w:val="00A95622"/>
  </w:style>
  <w:style w:type="paragraph" w:customStyle="1" w:styleId="22A05EE058D57E438F74D32E05FF1EF7">
    <w:name w:val="22A05EE058D57E438F74D32E05FF1EF7"/>
    <w:rsid w:val="00A95622"/>
  </w:style>
  <w:style w:type="paragraph" w:customStyle="1" w:styleId="13A9CF9183EC014C9A65C8F6CD01D21B">
    <w:name w:val="13A9CF9183EC014C9A65C8F6CD01D21B"/>
    <w:rsid w:val="00A95622"/>
  </w:style>
  <w:style w:type="paragraph" w:customStyle="1" w:styleId="B68B59CF877FAE4E935EFBCAA250FD25">
    <w:name w:val="B68B59CF877FAE4E935EFBCAA250FD25"/>
    <w:rsid w:val="00A95622"/>
  </w:style>
  <w:style w:type="paragraph" w:customStyle="1" w:styleId="369439CB43200644AC30D23FD7D4E787">
    <w:name w:val="369439CB43200644AC30D23FD7D4E787"/>
    <w:rsid w:val="00A95622"/>
  </w:style>
  <w:style w:type="paragraph" w:customStyle="1" w:styleId="20C241DC1342254EACE6934FA581B9A1">
    <w:name w:val="20C241DC1342254EACE6934FA581B9A1"/>
    <w:rsid w:val="00A95622"/>
  </w:style>
  <w:style w:type="paragraph" w:customStyle="1" w:styleId="F07E4B8DF625A0459EB88CB2297B7B5F">
    <w:name w:val="F07E4B8DF625A0459EB88CB2297B7B5F"/>
    <w:rsid w:val="00A95622"/>
  </w:style>
  <w:style w:type="paragraph" w:customStyle="1" w:styleId="984F56E2FBC2634383C0252D4DF64C8E">
    <w:name w:val="984F56E2FBC2634383C0252D4DF64C8E"/>
    <w:rsid w:val="00A95622"/>
  </w:style>
  <w:style w:type="paragraph" w:customStyle="1" w:styleId="AFB7513C3BA9BF47BDA2C0D4204D719F">
    <w:name w:val="AFB7513C3BA9BF47BDA2C0D4204D719F"/>
    <w:rsid w:val="00A95622"/>
  </w:style>
  <w:style w:type="paragraph" w:customStyle="1" w:styleId="F72BF28A0E89FE42AA412BE2BEDCD149">
    <w:name w:val="F72BF28A0E89FE42AA412BE2BEDCD149"/>
    <w:rsid w:val="00A95622"/>
  </w:style>
  <w:style w:type="paragraph" w:customStyle="1" w:styleId="AC7D00EE590A484C974E9B1AC93FF6D4">
    <w:name w:val="AC7D00EE590A484C974E9B1AC93FF6D4"/>
    <w:rsid w:val="00A95622"/>
  </w:style>
  <w:style w:type="paragraph" w:customStyle="1" w:styleId="2F8C993ADB31614E8B200BE050662205">
    <w:name w:val="2F8C993ADB31614E8B200BE050662205"/>
    <w:rsid w:val="00A95622"/>
  </w:style>
  <w:style w:type="paragraph" w:customStyle="1" w:styleId="0C4EE9C5CE367A4289EAA91E5DC2E4FC">
    <w:name w:val="0C4EE9C5CE367A4289EAA91E5DC2E4FC"/>
    <w:rsid w:val="00A95622"/>
  </w:style>
  <w:style w:type="paragraph" w:customStyle="1" w:styleId="006FF156B67AAD4A88C77E0E23B210BF">
    <w:name w:val="006FF156B67AAD4A88C77E0E23B210BF"/>
    <w:rsid w:val="00A95622"/>
  </w:style>
  <w:style w:type="paragraph" w:customStyle="1" w:styleId="2DF4759D3356B74FBBD19AE12C2A6728">
    <w:name w:val="2DF4759D3356B74FBBD19AE12C2A6728"/>
    <w:rsid w:val="00A95622"/>
  </w:style>
  <w:style w:type="paragraph" w:customStyle="1" w:styleId="20C1DB9417775041AFE135EA66AB418D">
    <w:name w:val="20C1DB9417775041AFE135EA66AB418D"/>
    <w:rsid w:val="00A95622"/>
  </w:style>
  <w:style w:type="paragraph" w:customStyle="1" w:styleId="B97EC827F1EA084FA9FEB5507F87AA4C">
    <w:name w:val="B97EC827F1EA084FA9FEB5507F87AA4C"/>
    <w:rsid w:val="00A95622"/>
  </w:style>
  <w:style w:type="paragraph" w:customStyle="1" w:styleId="E9EBEE91B2A52741A007FDB94B8BE1EE">
    <w:name w:val="E9EBEE91B2A52741A007FDB94B8BE1EE"/>
    <w:rsid w:val="00A95622"/>
  </w:style>
  <w:style w:type="paragraph" w:customStyle="1" w:styleId="4F2EE746DE7DEB4F8FF39ABEB2AF739B">
    <w:name w:val="4F2EE746DE7DEB4F8FF39ABEB2AF739B"/>
    <w:rsid w:val="00A95622"/>
  </w:style>
  <w:style w:type="paragraph" w:customStyle="1" w:styleId="9BFE24B609EF40419572FFFEB60B1938">
    <w:name w:val="9BFE24B609EF40419572FFFEB60B1938"/>
    <w:rsid w:val="00A95622"/>
  </w:style>
  <w:style w:type="character" w:styleId="Hyperlink">
    <w:name w:val="Hyperlink"/>
    <w:basedOn w:val="DefaultParagraphFont"/>
    <w:uiPriority w:val="99"/>
    <w:unhideWhenUsed/>
    <w:rsid w:val="00A95622"/>
    <w:rPr>
      <w:color w:val="70AD47" w:themeColor="accent6"/>
      <w:u w:val="single"/>
    </w:rPr>
  </w:style>
  <w:style w:type="paragraph" w:customStyle="1" w:styleId="C11CB9155C344E40982A6B82317B4807">
    <w:name w:val="C11CB9155C344E40982A6B82317B4807"/>
    <w:rsid w:val="00A95622"/>
  </w:style>
  <w:style w:type="paragraph" w:customStyle="1" w:styleId="83EC4A4383225945BBFB9B9FBED22549">
    <w:name w:val="83EC4A4383225945BBFB9B9FBED22549"/>
    <w:rsid w:val="00A95622"/>
  </w:style>
  <w:style w:type="paragraph" w:customStyle="1" w:styleId="E4379A8A1787AE4AB3598ACA67D53E94">
    <w:name w:val="E4379A8A1787AE4AB3598ACA67D53E94"/>
    <w:rsid w:val="00A95622"/>
  </w:style>
  <w:style w:type="paragraph" w:customStyle="1" w:styleId="17E3564958027F4E9613161057991D25">
    <w:name w:val="17E3564958027F4E9613161057991D25"/>
    <w:rsid w:val="00A95622"/>
  </w:style>
  <w:style w:type="paragraph" w:customStyle="1" w:styleId="F2750DDB1CF0FF488E8CB5B8BA6B1A91">
    <w:name w:val="F2750DDB1CF0FF488E8CB5B8BA6B1A91"/>
    <w:rsid w:val="00A95622"/>
  </w:style>
  <w:style w:type="paragraph" w:customStyle="1" w:styleId="F6C0AAAB4770D24BB911000D4EFB1C90">
    <w:name w:val="F6C0AAAB4770D24BB911000D4EFB1C90"/>
    <w:rsid w:val="00A95622"/>
  </w:style>
  <w:style w:type="paragraph" w:customStyle="1" w:styleId="62BEF4022620594A9701D62B8CEA7B77">
    <w:name w:val="62BEF4022620594A9701D62B8CEA7B77"/>
    <w:rsid w:val="00A95622"/>
  </w:style>
  <w:style w:type="paragraph" w:customStyle="1" w:styleId="56E0F7E8E56C8345813F7F2EB5E6504E">
    <w:name w:val="56E0F7E8E56C8345813F7F2EB5E6504E"/>
    <w:rsid w:val="00A95622"/>
  </w:style>
  <w:style w:type="paragraph" w:customStyle="1" w:styleId="EAC1D68F47C9E94A8772728DFB6E9793">
    <w:name w:val="EAC1D68F47C9E94A8772728DFB6E9793"/>
    <w:rsid w:val="00A95622"/>
  </w:style>
  <w:style w:type="paragraph" w:customStyle="1" w:styleId="421EA399D8E79B41A4901B68B79CF5CF">
    <w:name w:val="421EA399D8E79B41A4901B68B79CF5CF"/>
    <w:rsid w:val="00A95622"/>
  </w:style>
  <w:style w:type="paragraph" w:customStyle="1" w:styleId="B871335B6172774DB7C1595C27140937">
    <w:name w:val="B871335B6172774DB7C1595C27140937"/>
    <w:rsid w:val="00A95622"/>
  </w:style>
  <w:style w:type="paragraph" w:customStyle="1" w:styleId="280E2999AE855F4DB97E3D0F5363407C">
    <w:name w:val="280E2999AE855F4DB97E3D0F5363407C"/>
    <w:rsid w:val="00A95622"/>
  </w:style>
  <w:style w:type="paragraph" w:customStyle="1" w:styleId="3E3A429E99AFF74A8B097C4D3AACAAAE">
    <w:name w:val="3E3A429E99AFF74A8B097C4D3AACAAAE"/>
    <w:rsid w:val="00A95622"/>
  </w:style>
  <w:style w:type="paragraph" w:customStyle="1" w:styleId="03905988491FBB44BC04E51750ADE38E">
    <w:name w:val="03905988491FBB44BC04E51750ADE38E"/>
    <w:rsid w:val="00A95622"/>
  </w:style>
  <w:style w:type="paragraph" w:customStyle="1" w:styleId="9DA23015B183F74585F2A1D8A71E524D">
    <w:name w:val="9DA23015B183F74585F2A1D8A71E524D"/>
    <w:rsid w:val="00A95622"/>
  </w:style>
  <w:style w:type="paragraph" w:customStyle="1" w:styleId="2DCD80A25780D3418A7F047C8E9D6313">
    <w:name w:val="2DCD80A25780D3418A7F047C8E9D6313"/>
    <w:rsid w:val="00A95622"/>
  </w:style>
  <w:style w:type="paragraph" w:customStyle="1" w:styleId="C765B67A1B70174390A312C9EF762CB0">
    <w:name w:val="C765B67A1B70174390A312C9EF762CB0"/>
    <w:rsid w:val="00A95622"/>
  </w:style>
  <w:style w:type="paragraph" w:customStyle="1" w:styleId="F936E32E6FEC794D985E0B4F5BD809C5">
    <w:name w:val="F936E32E6FEC794D985E0B4F5BD809C5"/>
    <w:rsid w:val="00A95622"/>
  </w:style>
  <w:style w:type="paragraph" w:customStyle="1" w:styleId="E6E18438D695914EA86CCF88CBCECF2F">
    <w:name w:val="E6E18438D695914EA86CCF88CBCECF2F"/>
    <w:rsid w:val="00A95622"/>
  </w:style>
  <w:style w:type="paragraph" w:customStyle="1" w:styleId="3D951918BEBAC14F8DB3DECA14930FBD">
    <w:name w:val="3D951918BEBAC14F8DB3DECA14930FBD"/>
    <w:rsid w:val="00A95622"/>
  </w:style>
  <w:style w:type="paragraph" w:customStyle="1" w:styleId="609067726A503E4F9F3CA842479A81DC">
    <w:name w:val="609067726A503E4F9F3CA842479A81DC"/>
    <w:rsid w:val="00A9562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4</Pages>
  <Words>900</Words>
  <Characters>5133</Characters>
  <Application>Microsoft Office Word</Application>
  <DocSecurity>0</DocSecurity>
  <Lines>42</Lines>
  <Paragraphs>12</Paragraphs>
  <ScaleCrop>false</ScaleCrop>
  <Company/>
  <LinksUpToDate>false</LinksUpToDate>
  <CharactersWithSpaces>6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yes, Diana</dc:creator>
  <cp:keywords/>
  <dc:description/>
  <cp:lastModifiedBy>Reyes, Diana</cp:lastModifiedBy>
  <cp:revision>5</cp:revision>
  <dcterms:created xsi:type="dcterms:W3CDTF">2024-02-28T00:41:00Z</dcterms:created>
  <dcterms:modified xsi:type="dcterms:W3CDTF">2024-02-28T00:49:00Z</dcterms:modified>
</cp:coreProperties>
</file>